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DBA66"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Abstract</w:t>
      </w:r>
    </w:p>
    <w:p w14:paraId="04B49E58"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202B4DCB" w14:textId="001068D0" w:rsidR="00491548" w:rsidRPr="00976DF2" w:rsidRDefault="00491548" w:rsidP="00491548">
      <w:pPr>
        <w:spacing w:after="0" w:line="240" w:lineRule="auto"/>
        <w:rPr>
          <w:rFonts w:asciiTheme="majorBidi" w:eastAsia="Times New Roman" w:hAnsiTheme="majorBidi" w:cstheme="majorBidi"/>
          <w:color w:val="0E101A"/>
          <w:sz w:val="24"/>
          <w:szCs w:val="24"/>
          <w:lang w:bidi="fa-IR"/>
        </w:rPr>
      </w:pPr>
      <w:r>
        <w:rPr>
          <w:rFonts w:asciiTheme="majorBidi" w:eastAsia="Times New Roman" w:hAnsiTheme="majorBidi" w:cstheme="majorBidi"/>
          <w:color w:val="0E101A"/>
          <w:sz w:val="24"/>
          <w:szCs w:val="24"/>
        </w:rPr>
        <w:t>E</w:t>
      </w:r>
      <w:r w:rsidRPr="00976DF2">
        <w:rPr>
          <w:rFonts w:asciiTheme="majorBidi" w:eastAsia="Times New Roman" w:hAnsiTheme="majorBidi" w:cstheme="majorBidi"/>
          <w:color w:val="0E101A"/>
          <w:sz w:val="24"/>
          <w:szCs w:val="24"/>
        </w:rPr>
        <w:t>arly screening</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 xml:space="preserve">which can lead to early diagnosis and </w:t>
      </w:r>
      <w:r w:rsidRPr="00976DF2">
        <w:rPr>
          <w:rFonts w:asciiTheme="majorBidi" w:eastAsia="Times New Roman" w:hAnsiTheme="majorBidi" w:cstheme="majorBidi"/>
          <w:color w:val="0E101A"/>
          <w:sz w:val="24"/>
          <w:szCs w:val="24"/>
        </w:rPr>
        <w:t xml:space="preserve">intervention of </w:t>
      </w:r>
      <w:r>
        <w:rPr>
          <w:rFonts w:asciiTheme="majorBidi" w:eastAsia="Times New Roman" w:hAnsiTheme="majorBidi" w:cstheme="majorBidi"/>
          <w:color w:val="0E101A"/>
          <w:sz w:val="24"/>
          <w:szCs w:val="24"/>
        </w:rPr>
        <w:t>children with autism (</w:t>
      </w:r>
      <w:r w:rsidRPr="00976DF2">
        <w:rPr>
          <w:rFonts w:asciiTheme="majorBidi" w:eastAsia="Times New Roman" w:hAnsiTheme="majorBidi" w:cstheme="majorBidi"/>
          <w:color w:val="0E101A"/>
          <w:sz w:val="24"/>
          <w:szCs w:val="24"/>
        </w:rPr>
        <w:t>ASD</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can</w:t>
      </w:r>
      <w:r w:rsidRPr="00976DF2">
        <w:rPr>
          <w:rFonts w:asciiTheme="majorBidi" w:eastAsia="Times New Roman" w:hAnsiTheme="majorBidi" w:cstheme="majorBidi"/>
          <w:color w:val="0E101A"/>
          <w:sz w:val="24"/>
          <w:szCs w:val="24"/>
        </w:rPr>
        <w:t xml:space="preserve"> significantly improve the life quality of children with autism. The observational process of ASD diagnosi</w:t>
      </w:r>
      <w:r>
        <w:rPr>
          <w:rFonts w:asciiTheme="majorBidi" w:eastAsia="Times New Roman" w:hAnsiTheme="majorBidi" w:cstheme="majorBidi"/>
          <w:color w:val="0E101A"/>
          <w:sz w:val="24"/>
          <w:szCs w:val="24"/>
        </w:rPr>
        <w:t>s</w:t>
      </w:r>
      <w:r w:rsidRPr="00976DF2">
        <w:rPr>
          <w:rFonts w:asciiTheme="majorBidi" w:eastAsia="Times New Roman" w:hAnsiTheme="majorBidi" w:cstheme="majorBidi"/>
          <w:color w:val="0E101A"/>
          <w:sz w:val="24"/>
          <w:szCs w:val="24"/>
        </w:rPr>
        <w:t xml:space="preserve"> and lack of experts make the </w:t>
      </w:r>
      <w:proofErr w:type="gramStart"/>
      <w:r w:rsidRPr="00976DF2">
        <w:rPr>
          <w:rFonts w:asciiTheme="majorBidi" w:eastAsia="Times New Roman" w:hAnsiTheme="majorBidi" w:cstheme="majorBidi"/>
          <w:color w:val="0E101A"/>
          <w:sz w:val="24"/>
          <w:szCs w:val="24"/>
        </w:rPr>
        <w:t>technology</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based</w:t>
      </w:r>
      <w:proofErr w:type="gramEnd"/>
      <w:r w:rsidRPr="00976DF2">
        <w:rPr>
          <w:rFonts w:asciiTheme="majorBidi" w:eastAsia="Times New Roman" w:hAnsiTheme="majorBidi" w:cstheme="majorBidi"/>
          <w:color w:val="0E101A"/>
          <w:sz w:val="24"/>
          <w:szCs w:val="24"/>
        </w:rPr>
        <w:t xml:space="preserve"> ASD screening methods more necessary. Early ASD screening based on behaviors is one of the most reliable methods that could be done by analyzing </w:t>
      </w:r>
      <w:del w:id="0" w:author="bijan mehralizadeh" w:date="2021-12-24T21:22:00Z">
        <w:r w:rsidRPr="00976DF2" w:rsidDel="00F63E51">
          <w:rPr>
            <w:rFonts w:asciiTheme="majorBidi" w:eastAsia="Times New Roman" w:hAnsiTheme="majorBidi" w:cstheme="majorBidi"/>
            <w:color w:val="0E101A"/>
            <w:sz w:val="24"/>
            <w:szCs w:val="24"/>
          </w:rPr>
          <w:delText>children</w:delText>
        </w:r>
        <w:r w:rsidDel="00F63E51">
          <w:rPr>
            <w:rFonts w:asciiTheme="majorBidi" w:eastAsia="Times New Roman" w:hAnsiTheme="majorBidi" w:cstheme="majorBidi"/>
            <w:color w:val="0E101A"/>
            <w:sz w:val="24"/>
            <w:szCs w:val="24"/>
          </w:rPr>
          <w:delText>’s</w:delText>
        </w:r>
        <w:r w:rsidRPr="00976DF2" w:rsidDel="00F63E51">
          <w:rPr>
            <w:rFonts w:asciiTheme="majorBidi" w:eastAsia="Times New Roman" w:hAnsiTheme="majorBidi" w:cstheme="majorBidi"/>
            <w:color w:val="0E101A"/>
            <w:sz w:val="24"/>
            <w:szCs w:val="24"/>
          </w:rPr>
          <w:delText xml:space="preserve"> </w:delText>
        </w:r>
      </w:del>
      <w:ins w:id="1" w:author="bijan mehralizadeh" w:date="2021-12-24T21:22:00Z">
        <w:r w:rsidR="00F63E51" w:rsidRPr="00976DF2">
          <w:rPr>
            <w:rFonts w:asciiTheme="majorBidi" w:eastAsia="Times New Roman" w:hAnsiTheme="majorBidi" w:cstheme="majorBidi"/>
            <w:color w:val="0E101A"/>
            <w:sz w:val="24"/>
            <w:szCs w:val="24"/>
          </w:rPr>
          <w:t>children</w:t>
        </w:r>
        <w:r w:rsidR="00F63E51">
          <w:rPr>
            <w:rFonts w:asciiTheme="majorBidi" w:eastAsia="Times New Roman" w:hAnsiTheme="majorBidi" w:cstheme="majorBidi"/>
            <w:color w:val="0E101A"/>
            <w:sz w:val="24"/>
            <w:szCs w:val="24"/>
          </w:rPr>
          <w:t>'s</w:t>
        </w:r>
        <w:r w:rsidR="00F63E51" w:rsidRPr="00976DF2">
          <w:rPr>
            <w:rFonts w:asciiTheme="majorBidi" w:eastAsia="Times New Roman" w:hAnsiTheme="majorBidi" w:cstheme="majorBidi"/>
            <w:color w:val="0E101A"/>
            <w:sz w:val="24"/>
            <w:szCs w:val="24"/>
          </w:rPr>
          <w:t xml:space="preserve"> </w:t>
        </w:r>
      </w:ins>
      <w:r w:rsidRPr="00976DF2">
        <w:rPr>
          <w:rFonts w:asciiTheme="majorBidi" w:eastAsia="Times New Roman" w:hAnsiTheme="majorBidi" w:cstheme="majorBidi"/>
          <w:color w:val="0E101A"/>
          <w:sz w:val="24"/>
          <w:szCs w:val="24"/>
        </w:rPr>
        <w:t xml:space="preserve">playing patterns. </w:t>
      </w:r>
      <w:r>
        <w:rPr>
          <w:rFonts w:asciiTheme="majorBidi" w:eastAsia="Times New Roman" w:hAnsiTheme="majorBidi" w:cstheme="majorBidi"/>
          <w:color w:val="0E101A"/>
          <w:sz w:val="24"/>
          <w:szCs w:val="24"/>
        </w:rPr>
        <w:t xml:space="preserve">This paper presents an </w:t>
      </w:r>
      <w:r w:rsidRPr="00976DF2">
        <w:rPr>
          <w:rFonts w:asciiTheme="majorBidi" w:eastAsia="Times New Roman" w:hAnsiTheme="majorBidi" w:cstheme="majorBidi"/>
          <w:color w:val="0E101A"/>
          <w:sz w:val="24"/>
          <w:szCs w:val="24"/>
        </w:rPr>
        <w:t>exten</w:t>
      </w:r>
      <w:r>
        <w:rPr>
          <w:rFonts w:asciiTheme="majorBidi" w:eastAsia="Times New Roman" w:hAnsiTheme="majorBidi" w:cstheme="majorBidi"/>
          <w:color w:val="0E101A"/>
          <w:sz w:val="24"/>
          <w:szCs w:val="24"/>
        </w:rPr>
        <w:t>sion of</w:t>
      </w:r>
      <w:r w:rsidRPr="00976DF2">
        <w:rPr>
          <w:rFonts w:asciiTheme="majorBidi" w:eastAsia="Times New Roman" w:hAnsiTheme="majorBidi" w:cstheme="majorBidi"/>
          <w:color w:val="0E101A"/>
          <w:sz w:val="24"/>
          <w:szCs w:val="24"/>
        </w:rPr>
        <w:t xml:space="preserve"> the </w:t>
      </w:r>
      <w:del w:id="2" w:author="bijan mehralizadeh" w:date="2021-12-24T21:06:00Z">
        <w:r w:rsidRPr="00976DF2" w:rsidDel="008223F1">
          <w:rPr>
            <w:rFonts w:asciiTheme="majorBidi" w:eastAsia="Times New Roman" w:hAnsiTheme="majorBidi" w:cstheme="majorBidi"/>
            <w:color w:val="0E101A"/>
            <w:sz w:val="24"/>
            <w:szCs w:val="24"/>
          </w:rPr>
          <w:delText>smart</w:delText>
        </w:r>
      </w:del>
      <w:ins w:id="3" w:author="bijan mehralizadeh" w:date="2021-12-24T21:06:00Z">
        <w:r w:rsidR="008223F1">
          <w:rPr>
            <w:rFonts w:asciiTheme="majorBidi" w:eastAsia="Times New Roman" w:hAnsiTheme="majorBidi" w:cstheme="majorBidi"/>
            <w:color w:val="0E101A"/>
            <w:sz w:val="24"/>
            <w:szCs w:val="24"/>
          </w:rPr>
          <w:t>intelligent</w:t>
        </w:r>
      </w:ins>
      <w:r w:rsidRPr="00976DF2">
        <w:rPr>
          <w:rFonts w:asciiTheme="majorBidi" w:eastAsia="Times New Roman" w:hAnsiTheme="majorBidi" w:cstheme="majorBidi"/>
          <w:color w:val="0E101A"/>
          <w:sz w:val="24"/>
          <w:szCs w:val="24"/>
        </w:rPr>
        <w:t xml:space="preserve"> toy car functionalities by adding shaft encoders to detect attention details traits in children with ASD. </w:t>
      </w:r>
      <w:r>
        <w:rPr>
          <w:rFonts w:asciiTheme="majorBidi" w:eastAsia="Times New Roman" w:hAnsiTheme="majorBidi" w:cstheme="majorBidi"/>
          <w:color w:val="0E101A"/>
          <w:sz w:val="24"/>
          <w:szCs w:val="24"/>
        </w:rPr>
        <w:t xml:space="preserve">Thus, the proposed approach uses two different modalities that </w:t>
      </w:r>
      <w:r w:rsidRPr="00976DF2">
        <w:rPr>
          <w:rFonts w:asciiTheme="majorBidi" w:eastAsia="Times New Roman" w:hAnsiTheme="majorBidi" w:cstheme="majorBidi"/>
          <w:color w:val="0E101A"/>
          <w:sz w:val="24"/>
          <w:szCs w:val="24"/>
          <w:lang w:bidi="fa-IR"/>
        </w:rPr>
        <w:t>improve</w:t>
      </w:r>
      <w:r>
        <w:rPr>
          <w:rFonts w:asciiTheme="majorBidi" w:eastAsia="Times New Roman" w:hAnsiTheme="majorBidi" w:cstheme="majorBidi"/>
          <w:color w:val="0E101A"/>
          <w:sz w:val="24"/>
          <w:szCs w:val="24"/>
          <w:lang w:bidi="fa-IR"/>
        </w:rPr>
        <w:t xml:space="preserve"> screening accuracy</w:t>
      </w:r>
      <w:r w:rsidRPr="00976DF2">
        <w:rPr>
          <w:rFonts w:asciiTheme="majorBidi" w:eastAsia="Times New Roman" w:hAnsiTheme="majorBidi" w:cstheme="majorBidi"/>
          <w:color w:val="0E101A"/>
          <w:sz w:val="24"/>
          <w:szCs w:val="24"/>
          <w:lang w:bidi="fa-IR"/>
        </w:rPr>
        <w:t xml:space="preserve"> by 10%.</w:t>
      </w:r>
    </w:p>
    <w:p w14:paraId="38542496"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0F0C5F0B" w14:textId="77777777" w:rsidR="00491548" w:rsidRPr="00976DF2" w:rsidRDefault="00491548" w:rsidP="00491548">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8A6E696" w14:textId="01B4A50A" w:rsidR="00491548" w:rsidRPr="008223F1" w:rsidRDefault="00491548" w:rsidP="00491548">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Pr="00976DF2">
        <w:rPr>
          <w:rFonts w:asciiTheme="majorBidi" w:eastAsia="Times New Roman" w:hAnsiTheme="majorBidi" w:cstheme="majorBidi"/>
          <w:sz w:val="24"/>
          <w:szCs w:val="24"/>
        </w:rPr>
        <w:t> </w:t>
      </w:r>
      <w:r>
        <w:rPr>
          <w:rFonts w:asciiTheme="majorBidi" w:eastAsia="Times New Roman" w:hAnsiTheme="majorBidi" w:cstheme="majorBidi"/>
          <w:sz w:val="24"/>
          <w:szCs w:val="24"/>
        </w:rPr>
        <w:t>Autism Spectrum Disorder (</w:t>
      </w:r>
      <w:r w:rsidRPr="00976DF2">
        <w:rPr>
          <w:rFonts w:asciiTheme="majorBidi" w:eastAsia="Times New Roman" w:hAnsiTheme="majorBidi" w:cstheme="majorBidi"/>
          <w:sz w:val="24"/>
          <w:szCs w:val="24"/>
        </w:rPr>
        <w:t>ASD</w:t>
      </w:r>
      <w:r>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is a neurodevelopmental disorder that causes social </w:t>
      </w:r>
      <w:r w:rsidRPr="008223F1">
        <w:rPr>
          <w:rFonts w:asciiTheme="majorBidi" w:eastAsia="Times New Roman" w:hAnsiTheme="majorBidi" w:cstheme="majorBidi"/>
          <w:sz w:val="24"/>
          <w:szCs w:val="24"/>
        </w:rPr>
        <w:t xml:space="preserve">communication and interaction problem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nfortunately, ASD is becoming more prevalent in the last two decade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On the other hand, studies show that early diagnosis resulting in early intervention can effectively reduce the disorder's impacts. </w:t>
      </w:r>
      <w:del w:id="4" w:author="bijan mehralizadeh" w:date="2021-12-25T10:29:00Z">
        <w:r w:rsidRPr="008223F1" w:rsidDel="009350F9">
          <w:rPr>
            <w:rFonts w:asciiTheme="majorBidi" w:eastAsia="Times New Roman" w:hAnsiTheme="majorBidi" w:cstheme="majorBidi"/>
            <w:sz w:val="24"/>
            <w:szCs w:val="24"/>
          </w:rPr>
          <w:delText xml:space="preserve">For </w:delText>
        </w:r>
      </w:del>
      <w:ins w:id="5" w:author="bijan mehralizadeh" w:date="2021-12-25T10:29:00Z">
        <w:r w:rsidR="009350F9">
          <w:rPr>
            <w:rFonts w:asciiTheme="majorBidi" w:eastAsia="Times New Roman" w:hAnsiTheme="majorBidi" w:cstheme="majorBidi"/>
            <w:sz w:val="24"/>
            <w:szCs w:val="24"/>
          </w:rPr>
          <w:t>D</w:t>
        </w:r>
      </w:ins>
      <w:del w:id="6" w:author="bijan mehralizadeh" w:date="2021-12-25T10:29:00Z">
        <w:r w:rsidRPr="008223F1" w:rsidDel="009350F9">
          <w:rPr>
            <w:rFonts w:asciiTheme="majorBidi" w:eastAsia="Times New Roman" w:hAnsiTheme="majorBidi" w:cstheme="majorBidi"/>
            <w:sz w:val="24"/>
            <w:szCs w:val="24"/>
          </w:rPr>
          <w:delText>d</w:delText>
        </w:r>
      </w:del>
      <w:r w:rsidRPr="008223F1">
        <w:rPr>
          <w:rFonts w:asciiTheme="majorBidi" w:eastAsia="Times New Roman" w:hAnsiTheme="majorBidi" w:cstheme="majorBidi"/>
          <w:sz w:val="24"/>
          <w:szCs w:val="24"/>
        </w:rPr>
        <w:t>iagnosing autism</w:t>
      </w:r>
      <w:del w:id="7" w:author="bijan mehralizadeh" w:date="2021-12-25T10:30:00Z">
        <w:r w:rsidRPr="008223F1" w:rsidDel="009350F9">
          <w:rPr>
            <w:rFonts w:asciiTheme="majorBidi" w:eastAsia="Times New Roman" w:hAnsiTheme="majorBidi" w:cstheme="majorBidi"/>
            <w:sz w:val="24"/>
            <w:szCs w:val="24"/>
          </w:rPr>
          <w:delText>,</w:delText>
        </w:r>
      </w:del>
      <w:ins w:id="8" w:author="bijan mehralizadeh" w:date="2021-12-25T10:30:00Z">
        <w:r w:rsidR="009350F9">
          <w:rPr>
            <w:rFonts w:asciiTheme="majorBidi" w:eastAsia="Times New Roman" w:hAnsiTheme="majorBidi" w:cstheme="majorBidi"/>
            <w:sz w:val="24"/>
            <w:szCs w:val="24"/>
          </w:rPr>
          <w:t xml:space="preserve"> requires</w:t>
        </w:r>
      </w:ins>
      <w:r w:rsidRPr="008223F1">
        <w:rPr>
          <w:rFonts w:asciiTheme="majorBidi" w:eastAsia="Times New Roman" w:hAnsiTheme="majorBidi" w:cstheme="majorBidi"/>
          <w:sz w:val="24"/>
          <w:szCs w:val="24"/>
        </w:rPr>
        <w:t xml:space="preserve"> experts </w:t>
      </w:r>
      <w:ins w:id="9" w:author="bijan mehralizadeh" w:date="2021-12-25T10:30:00Z">
        <w:r w:rsidR="009350F9">
          <w:rPr>
            <w:rFonts w:asciiTheme="majorBidi" w:eastAsia="Times New Roman" w:hAnsiTheme="majorBidi" w:cstheme="majorBidi"/>
            <w:sz w:val="24"/>
            <w:szCs w:val="24"/>
          </w:rPr>
          <w:t xml:space="preserve">to </w:t>
        </w:r>
      </w:ins>
      <w:del w:id="10" w:author="bijan mehralizadeh" w:date="2021-12-25T10:30:00Z">
        <w:r w:rsidRPr="008223F1" w:rsidDel="009350F9">
          <w:rPr>
            <w:rFonts w:asciiTheme="majorBidi" w:eastAsia="Times New Roman" w:hAnsiTheme="majorBidi" w:cstheme="majorBidi"/>
            <w:sz w:val="24"/>
            <w:szCs w:val="24"/>
          </w:rPr>
          <w:delText xml:space="preserve">should </w:delText>
        </w:r>
      </w:del>
      <w:r w:rsidRPr="008223F1">
        <w:rPr>
          <w:rFonts w:asciiTheme="majorBidi" w:eastAsia="Times New Roman" w:hAnsiTheme="majorBidi" w:cstheme="majorBidi"/>
          <w:sz w:val="24"/>
          <w:szCs w:val="24"/>
        </w:rPr>
        <w:t xml:space="preserve">observe children and interview parents to determine the severity of the symptoms. Unfortunately, </w:t>
      </w:r>
      <w:ins w:id="11" w:author="bijan mehralizadeh" w:date="2021-12-25T10:31:00Z">
        <w:r w:rsidR="009350F9">
          <w:rPr>
            <w:rFonts w:asciiTheme="majorBidi" w:eastAsia="Times New Roman" w:hAnsiTheme="majorBidi" w:cstheme="majorBidi"/>
            <w:sz w:val="24"/>
            <w:szCs w:val="24"/>
          </w:rPr>
          <w:t>this</w:t>
        </w:r>
      </w:ins>
      <w:del w:id="12" w:author="bijan mehralizadeh" w:date="2021-12-25T10:31:00Z">
        <w:r w:rsidRPr="008223F1" w:rsidDel="009350F9">
          <w:rPr>
            <w:rFonts w:asciiTheme="majorBidi" w:eastAsia="Times New Roman" w:hAnsiTheme="majorBidi" w:cstheme="majorBidi"/>
            <w:sz w:val="24"/>
            <w:szCs w:val="24"/>
          </w:rPr>
          <w:delText>it</w:delText>
        </w:r>
      </w:del>
      <w:r w:rsidRPr="008223F1">
        <w:rPr>
          <w:rFonts w:asciiTheme="majorBidi" w:eastAsia="Times New Roman" w:hAnsiTheme="majorBidi" w:cstheme="majorBidi"/>
          <w:sz w:val="24"/>
          <w:szCs w:val="24"/>
        </w:rPr>
        <w:t xml:space="preserve">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65E8EE2B" w14:textId="5B3B4C9E"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Many technology-based methods are originated from the </w:t>
      </w:r>
      <w:r w:rsidRPr="008223F1">
        <w:rPr>
          <w:rFonts w:asciiTheme="majorBidi" w:eastAsia="Times New Roman" w:hAnsiTheme="majorBidi" w:cstheme="majorBidi"/>
          <w:sz w:val="24"/>
          <w:szCs w:val="24"/>
          <w:rPrChange w:id="13" w:author="bijan mehralizadeh" w:date="2021-12-24T21:05:00Z">
            <w:rPr>
              <w:rFonts w:asciiTheme="majorBidi" w:eastAsia="Times New Roman" w:hAnsiTheme="majorBidi" w:cstheme="majorBidi"/>
              <w:color w:val="FF0000"/>
              <w:sz w:val="24"/>
              <w:szCs w:val="24"/>
            </w:rPr>
          </w:rPrChange>
        </w:rPr>
        <w:t>CHAT family</w:t>
      </w:r>
      <w:r w:rsidRPr="008223F1">
        <w:rPr>
          <w:rFonts w:asciiTheme="majorBidi" w:eastAsia="Times New Roman" w:hAnsiTheme="majorBidi" w:cstheme="majorBidi"/>
          <w:sz w:val="24"/>
          <w:szCs w:val="24"/>
          <w:rPrChange w:id="14" w:author="bijan mehralizadeh" w:date="2021-12-24T21:05:00Z">
            <w:rPr>
              <w:rFonts w:asciiTheme="majorBidi" w:eastAsia="Times New Roman" w:hAnsiTheme="majorBidi" w:cstheme="majorBidi"/>
              <w:color w:val="FF0000"/>
              <w:sz w:val="24"/>
              <w:szCs w:val="24"/>
            </w:rPr>
          </w:rPrChange>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AB28DE">
        <w:rPr>
          <w:rFonts w:asciiTheme="majorBidi" w:eastAsia="Times New Roman" w:hAnsiTheme="majorBidi" w:cstheme="majorBidi"/>
          <w:sz w:val="24"/>
          <w:szCs w:val="24"/>
        </w:rPr>
      </w:r>
      <w:r w:rsidRPr="008223F1">
        <w:rPr>
          <w:rFonts w:asciiTheme="majorBidi" w:eastAsia="Times New Roman" w:hAnsiTheme="majorBidi" w:cstheme="majorBidi"/>
          <w:sz w:val="24"/>
          <w:szCs w:val="24"/>
          <w:rPrChange w:id="15"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16" w:author="bijan mehralizadeh" w:date="2021-12-24T21:05:00Z">
            <w:rPr>
              <w:rFonts w:asciiTheme="majorBidi" w:eastAsia="Times New Roman" w:hAnsiTheme="majorBidi" w:cstheme="majorBidi"/>
              <w:noProof/>
              <w:color w:val="FF0000"/>
              <w:sz w:val="24"/>
              <w:szCs w:val="24"/>
            </w:rPr>
          </w:rPrChange>
        </w:rPr>
        <w:t>[3]</w:t>
      </w:r>
      <w:r w:rsidRPr="008223F1">
        <w:rPr>
          <w:rFonts w:asciiTheme="majorBidi" w:eastAsia="Times New Roman" w:hAnsiTheme="majorBidi" w:cstheme="majorBidi"/>
          <w:sz w:val="24"/>
          <w:szCs w:val="24"/>
          <w:rPrChange w:id="17"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18"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questionnaires, in paper-based format or mobile apps or </w:t>
      </w:r>
      <w:r w:rsidRPr="008223F1">
        <w:rPr>
          <w:rFonts w:asciiTheme="majorBidi" w:eastAsia="Times New Roman" w:hAnsiTheme="majorBidi" w:cstheme="majorBidi"/>
          <w:sz w:val="24"/>
          <w:szCs w:val="24"/>
          <w:rPrChange w:id="19" w:author="bijan mehralizadeh" w:date="2021-12-24T21:05:00Z">
            <w:rPr>
              <w:rFonts w:asciiTheme="majorBidi" w:eastAsia="Times New Roman" w:hAnsiTheme="majorBidi" w:cstheme="majorBidi"/>
              <w:color w:val="FF0000"/>
              <w:sz w:val="24"/>
              <w:szCs w:val="24"/>
            </w:rPr>
          </w:rPrChange>
        </w:rPr>
        <w:t>web applications</w:t>
      </w:r>
      <w:r w:rsidRPr="008223F1">
        <w:rPr>
          <w:rFonts w:asciiTheme="majorBidi" w:eastAsia="Times New Roman" w:hAnsiTheme="majorBidi" w:cstheme="majorBidi"/>
          <w:sz w:val="24"/>
          <w:szCs w:val="24"/>
          <w:rPrChange w:id="20"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Pr="008223F1">
        <w:rPr>
          <w:rFonts w:asciiTheme="majorBidi" w:eastAsia="Times New Roman" w:hAnsiTheme="majorBidi" w:cstheme="majorBidi"/>
          <w:sz w:val="24"/>
          <w:szCs w:val="24"/>
          <w:rPrChange w:id="21"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2" w:author="bijan mehralizadeh" w:date="2021-12-24T21:05:00Z">
            <w:rPr>
              <w:rFonts w:asciiTheme="majorBidi" w:eastAsia="Times New Roman" w:hAnsiTheme="majorBidi" w:cstheme="majorBidi"/>
              <w:noProof/>
              <w:color w:val="FF0000"/>
              <w:sz w:val="24"/>
              <w:szCs w:val="24"/>
            </w:rPr>
          </w:rPrChange>
        </w:rPr>
        <w:t>[4]</w:t>
      </w:r>
      <w:r w:rsidRPr="008223F1">
        <w:rPr>
          <w:rFonts w:asciiTheme="majorBidi" w:eastAsia="Times New Roman" w:hAnsiTheme="majorBidi" w:cstheme="majorBidi"/>
          <w:sz w:val="24"/>
          <w:szCs w:val="24"/>
          <w:rPrChange w:id="23"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24" w:author="bijan mehralizadeh" w:date="2021-12-24T21:05:00Z">
            <w:rPr>
              <w:rFonts w:asciiTheme="majorBidi" w:eastAsia="Times New Roman" w:hAnsiTheme="majorBidi" w:cstheme="majorBidi"/>
              <w:color w:val="FF0000"/>
              <w:sz w:val="24"/>
              <w:szCs w:val="24"/>
            </w:rPr>
          </w:rPrChange>
        </w:rPr>
        <w:t>.</w:t>
      </w:r>
      <w:r w:rsidRPr="008223F1">
        <w:rPr>
          <w:rFonts w:asciiTheme="majorBidi" w:eastAsia="Times New Roman" w:hAnsiTheme="majorBidi" w:cstheme="majorBidi"/>
          <w:sz w:val="24"/>
          <w:szCs w:val="24"/>
        </w:rPr>
        <w:t xml:space="preserve">  T</w:t>
      </w:r>
      <w:r w:rsidRPr="008223F1">
        <w:rPr>
          <w:rFonts w:asciiTheme="majorBidi" w:eastAsia="Times New Roman" w:hAnsiTheme="majorBidi" w:cstheme="majorBidi"/>
          <w:sz w:val="24"/>
          <w:szCs w:val="24"/>
          <w:rPrChange w:id="25" w:author="bijan mehralizadeh" w:date="2021-12-24T21:05:00Z">
            <w:rPr>
              <w:rFonts w:asciiTheme="majorBidi" w:eastAsia="Times New Roman" w:hAnsiTheme="majorBidi" w:cstheme="majorBidi"/>
              <w:color w:val="FF0000"/>
              <w:sz w:val="24"/>
              <w:szCs w:val="24"/>
            </w:rPr>
          </w:rPrChange>
        </w:rPr>
        <w:t xml:space="preserve">hese methods employ machine learning algorithms to improve the screening accuracy </w:t>
      </w:r>
      <w:r w:rsidRPr="008223F1">
        <w:rPr>
          <w:rFonts w:asciiTheme="majorBidi" w:eastAsia="Times New Roman" w:hAnsiTheme="majorBidi" w:cstheme="majorBidi"/>
          <w:sz w:val="24"/>
          <w:szCs w:val="24"/>
          <w:rPrChange w:id="26"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Pr="008223F1">
        <w:rPr>
          <w:rFonts w:asciiTheme="majorBidi" w:eastAsia="Times New Roman" w:hAnsiTheme="majorBidi" w:cstheme="majorBidi"/>
          <w:sz w:val="24"/>
          <w:szCs w:val="24"/>
          <w:rPrChange w:id="27"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8" w:author="bijan mehralizadeh" w:date="2021-12-24T21:05:00Z">
            <w:rPr>
              <w:rFonts w:asciiTheme="majorBidi" w:eastAsia="Times New Roman" w:hAnsiTheme="majorBidi" w:cstheme="majorBidi"/>
              <w:noProof/>
              <w:color w:val="FF0000"/>
              <w:sz w:val="24"/>
              <w:szCs w:val="24"/>
            </w:rPr>
          </w:rPrChange>
        </w:rPr>
        <w:t>[5]</w:t>
      </w:r>
      <w:r w:rsidRPr="008223F1">
        <w:rPr>
          <w:rFonts w:asciiTheme="majorBidi" w:eastAsia="Times New Roman" w:hAnsiTheme="majorBidi" w:cstheme="majorBidi"/>
          <w:sz w:val="24"/>
          <w:szCs w:val="24"/>
          <w:rPrChange w:id="29"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30" w:author="bijan mehralizadeh" w:date="2021-12-24T21:05:00Z">
            <w:rPr>
              <w:rFonts w:asciiTheme="majorBidi" w:eastAsia="Times New Roman" w:hAnsiTheme="majorBidi" w:cstheme="majorBidi"/>
              <w:color w:val="FF0000"/>
              <w:sz w:val="24"/>
              <w:szCs w:val="24"/>
            </w:rPr>
          </w:rPrChange>
        </w:rPr>
        <w:t>. Alt</w:t>
      </w:r>
      <w:r w:rsidRPr="008223F1">
        <w:rPr>
          <w:rFonts w:asciiTheme="majorBidi" w:eastAsia="Times New Roman" w:hAnsiTheme="majorBidi" w:cstheme="majorBidi"/>
          <w:sz w:val="24"/>
          <w:szCs w:val="24"/>
        </w:rPr>
        <w:t>hough these methods</w:t>
      </w:r>
      <w:ins w:id="31" w:author="bijan mehralizadeh" w:date="2021-12-25T10:40:00Z">
        <w:r w:rsidR="009350F9">
          <w:rPr>
            <w:rFonts w:asciiTheme="majorBidi" w:eastAsia="Times New Roman" w:hAnsiTheme="majorBidi" w:cstheme="majorBidi"/>
            <w:sz w:val="24"/>
            <w:szCs w:val="24"/>
          </w:rPr>
          <w:t xml:space="preserve"> are</w:t>
        </w:r>
      </w:ins>
      <w:r w:rsidRPr="008223F1">
        <w:rPr>
          <w:rFonts w:asciiTheme="majorBidi" w:eastAsia="Times New Roman" w:hAnsiTheme="majorBidi" w:cstheme="majorBidi"/>
          <w:sz w:val="24"/>
          <w:szCs w:val="24"/>
        </w:rPr>
        <w:t xml:space="preserve"> prove</w:t>
      </w:r>
      <w:ins w:id="32" w:author="bijan mehralizadeh" w:date="2021-12-25T10:40:00Z">
        <w:r w:rsidR="009350F9">
          <w:rPr>
            <w:rFonts w:asciiTheme="majorBidi" w:eastAsia="Times New Roman" w:hAnsiTheme="majorBidi" w:cstheme="majorBidi"/>
            <w:sz w:val="24"/>
            <w:szCs w:val="24"/>
          </w:rPr>
          <w:t>d</w:t>
        </w:r>
      </w:ins>
      <w:r w:rsidRPr="008223F1">
        <w:rPr>
          <w:rFonts w:asciiTheme="majorBidi" w:eastAsia="Times New Roman" w:hAnsiTheme="majorBidi" w:cstheme="majorBidi"/>
          <w:sz w:val="24"/>
          <w:szCs w:val="24"/>
        </w:rPr>
        <w:t xml:space="preserve"> effective,</w:t>
      </w:r>
      <w:ins w:id="33" w:author="bijan mehralizadeh" w:date="2021-12-25T10:34:00Z">
        <w:r w:rsidR="009350F9">
          <w:rPr>
            <w:rFonts w:asciiTheme="majorBidi" w:eastAsia="Times New Roman" w:hAnsiTheme="majorBidi" w:cstheme="majorBidi"/>
            <w:sz w:val="24"/>
            <w:szCs w:val="24"/>
          </w:rPr>
          <w:t xml:space="preserve"> </w:t>
        </w:r>
      </w:ins>
      <w:ins w:id="34" w:author="bijan mehralizadeh" w:date="2021-12-25T10:38:00Z">
        <w:r w:rsidR="009350F9">
          <w:rPr>
            <w:rFonts w:asciiTheme="majorBidi" w:eastAsia="Times New Roman" w:hAnsiTheme="majorBidi" w:cstheme="majorBidi"/>
            <w:sz w:val="24"/>
            <w:szCs w:val="24"/>
          </w:rPr>
          <w:t>they rely on licensed clinicians and observers, making</w:t>
        </w:r>
      </w:ins>
      <w:del w:id="35" w:author="bijan mehralizadeh" w:date="2021-12-25T10:38:00Z">
        <w:r w:rsidRPr="008223F1" w:rsidDel="009350F9">
          <w:rPr>
            <w:rFonts w:asciiTheme="majorBidi" w:eastAsia="Times New Roman" w:hAnsiTheme="majorBidi" w:cstheme="majorBidi"/>
            <w:sz w:val="24"/>
            <w:szCs w:val="24"/>
          </w:rPr>
          <w:delText xml:space="preserve"> licensed clinicians and observers</w:delText>
        </w:r>
      </w:del>
      <w:del w:id="36" w:author="bijan mehralizadeh" w:date="2021-12-25T10:34:00Z">
        <w:r w:rsidRPr="008223F1" w:rsidDel="009350F9">
          <w:rPr>
            <w:rFonts w:asciiTheme="majorBidi" w:eastAsia="Times New Roman" w:hAnsiTheme="majorBidi" w:cstheme="majorBidi"/>
            <w:sz w:val="24"/>
            <w:szCs w:val="24"/>
          </w:rPr>
          <w:delText xml:space="preserve"> should do them</w:delText>
        </w:r>
      </w:del>
      <w:del w:id="37" w:author="bijan mehralizadeh" w:date="2021-12-25T10:38:00Z">
        <w:r w:rsidRPr="008223F1" w:rsidDel="009350F9">
          <w:rPr>
            <w:rFonts w:asciiTheme="majorBidi" w:eastAsia="Times New Roman" w:hAnsiTheme="majorBidi" w:cstheme="majorBidi"/>
            <w:sz w:val="24"/>
            <w:szCs w:val="24"/>
          </w:rPr>
          <w:delText>, making</w:delText>
        </w:r>
      </w:del>
      <w:r w:rsidRPr="008223F1">
        <w:rPr>
          <w:rFonts w:asciiTheme="majorBidi" w:eastAsia="Times New Roman" w:hAnsiTheme="majorBidi" w:cstheme="majorBidi"/>
          <w:sz w:val="24"/>
          <w:szCs w:val="24"/>
        </w:rPr>
        <w:t xml:space="preserve"> them time-consuming and exhausting </w:t>
      </w:r>
      <w:r w:rsidRPr="008223F1">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3, 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To overcome the shortcomings of the questionnaire-based systems, many researchers have focused on </w:t>
      </w:r>
      <w:r w:rsidRPr="008223F1">
        <w:rPr>
          <w:rFonts w:asciiTheme="majorBidi" w:hAnsiTheme="majorBidi" w:cstheme="majorBidi"/>
          <w:sz w:val="24"/>
          <w:szCs w:val="24"/>
          <w:shd w:val="clear" w:color="auto" w:fill="FFFFFF"/>
          <w:rPrChange w:id="38" w:author="bijan mehralizadeh" w:date="2021-12-24T21:05:00Z">
            <w:rPr>
              <w:rFonts w:asciiTheme="majorBidi" w:hAnsiTheme="majorBidi" w:cstheme="majorBidi"/>
              <w:color w:val="111111"/>
              <w:sz w:val="24"/>
              <w:szCs w:val="24"/>
              <w:shd w:val="clear" w:color="auto" w:fill="FFFFFF"/>
            </w:rPr>
          </w:rPrChange>
        </w:rPr>
        <w:t xml:space="preserve">biological markers </w:t>
      </w:r>
      <w:r w:rsidRPr="008223F1">
        <w:rPr>
          <w:rFonts w:asciiTheme="majorBidi" w:eastAsia="Times New Roman" w:hAnsiTheme="majorBidi" w:cstheme="majorBidi"/>
          <w:sz w:val="24"/>
          <w:szCs w:val="24"/>
        </w:rPr>
        <w:t>of ASD</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sing brain imaging techniques like fMRI</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or EEG methods to </w:t>
      </w:r>
      <w:r w:rsidRPr="008223F1">
        <w:rPr>
          <w:rFonts w:asciiTheme="majorBidi" w:eastAsia="Times New Roman" w:hAnsiTheme="majorBidi" w:cstheme="majorBidi"/>
          <w:sz w:val="24"/>
          <w:szCs w:val="24"/>
          <w:rPrChange w:id="39" w:author="bijan mehralizadeh" w:date="2021-12-24T21:05:00Z">
            <w:rPr>
              <w:rFonts w:asciiTheme="majorBidi" w:eastAsia="Times New Roman" w:hAnsiTheme="majorBidi" w:cstheme="majorBidi"/>
              <w:color w:val="FF0000"/>
              <w:sz w:val="24"/>
              <w:szCs w:val="24"/>
            </w:rPr>
          </w:rPrChange>
        </w:rPr>
        <w:t>find ASD symptoms</w:t>
      </w:r>
      <w:r w:rsidRPr="008223F1">
        <w:rPr>
          <w:rFonts w:asciiTheme="majorBidi" w:eastAsia="Times New Roman" w:hAnsiTheme="majorBidi" w:cstheme="majorBidi"/>
          <w:sz w:val="24"/>
          <w:szCs w:val="24"/>
          <w:rPrChange w:id="40"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41"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42"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43"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
        <w:t xml:space="preserve">. </w:t>
      </w:r>
    </w:p>
    <w:p w14:paraId="3405D41E" w14:textId="639AD46E" w:rsidR="00491548" w:rsidRPr="008223F1" w:rsidRDefault="00491548" w:rsidP="00491548">
      <w:pPr>
        <w:spacing w:after="0" w:line="240" w:lineRule="auto"/>
        <w:rPr>
          <w:rFonts w:asciiTheme="majorBidi" w:eastAsia="Times New Roman" w:hAnsiTheme="majorBidi" w:cstheme="majorBidi"/>
          <w:sz w:val="24"/>
          <w:szCs w:val="24"/>
          <w:rPrChange w:id="44"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Although these methods are prove</w:t>
      </w:r>
      <w:ins w:id="45" w:author="bijan mehralizadeh" w:date="2021-12-25T10:41:00Z">
        <w:r w:rsidR="009350F9">
          <w:rPr>
            <w:rFonts w:asciiTheme="majorBidi" w:eastAsia="Times New Roman" w:hAnsiTheme="majorBidi" w:cstheme="majorBidi"/>
            <w:sz w:val="24"/>
            <w:szCs w:val="24"/>
          </w:rPr>
          <w:t>d</w:t>
        </w:r>
      </w:ins>
      <w:del w:id="46" w:author="bijan mehralizadeh" w:date="2021-12-25T10:41:00Z">
        <w:r w:rsidRPr="008223F1" w:rsidDel="009350F9">
          <w:rPr>
            <w:rFonts w:asciiTheme="majorBidi" w:eastAsia="Times New Roman" w:hAnsiTheme="majorBidi" w:cstheme="majorBidi"/>
            <w:sz w:val="24"/>
            <w:szCs w:val="24"/>
          </w:rPr>
          <w:delText>n</w:delText>
        </w:r>
      </w:del>
      <w:r w:rsidRPr="008223F1">
        <w:rPr>
          <w:rFonts w:asciiTheme="majorBidi" w:eastAsia="Times New Roman" w:hAnsiTheme="majorBidi" w:cstheme="majorBidi"/>
          <w:sz w:val="24"/>
          <w:szCs w:val="24"/>
        </w:rPr>
        <w:t xml:space="preserve"> effective, they require costly equipment. Furthermore, putting a child in an fMRI or putting on an EEG cap may cause many discomforts limiting the usage of these approaches. On the other hand, wearable devices like smart glasses or sensors are used for ASD screening </w:t>
      </w:r>
      <w:r w:rsidRPr="008223F1">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0, 1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spite the lower cost of these systems compared to fMRI and EEG, they still need to be conducted at dedicated centers. Intelligent observation of behaviors is a method to overcome the </w:t>
      </w:r>
      <w:del w:id="47" w:author="bijan mehralizadeh" w:date="2021-12-25T10:44:00Z">
        <w:r w:rsidRPr="008223F1" w:rsidDel="009350F9">
          <w:rPr>
            <w:rFonts w:asciiTheme="majorBidi" w:eastAsia="Times New Roman" w:hAnsiTheme="majorBidi" w:cstheme="majorBidi"/>
            <w:sz w:val="24"/>
            <w:szCs w:val="24"/>
          </w:rPr>
          <w:delText>biometric and wearable methods</w:delText>
        </w:r>
      </w:del>
      <w:ins w:id="48" w:author="bijan mehralizadeh" w:date="2021-12-25T10:44:00Z">
        <w:r w:rsidR="009350F9">
          <w:rPr>
            <w:rFonts w:asciiTheme="majorBidi" w:eastAsia="Times New Roman" w:hAnsiTheme="majorBidi" w:cstheme="majorBidi"/>
            <w:sz w:val="24"/>
            <w:szCs w:val="24"/>
          </w:rPr>
          <w:t>challenges of biometric and wearable method</w:t>
        </w:r>
      </w:ins>
      <w:ins w:id="49" w:author="bijan mehralizadeh" w:date="2021-12-25T10:43:00Z">
        <w:r w:rsidR="009350F9">
          <w:rPr>
            <w:rFonts w:asciiTheme="majorBidi" w:eastAsia="Times New Roman" w:hAnsiTheme="majorBidi" w:cstheme="majorBidi"/>
            <w:sz w:val="24"/>
            <w:szCs w:val="24"/>
          </w:rPr>
          <w:t>s</w:t>
        </w:r>
      </w:ins>
      <w:r w:rsidRPr="008223F1">
        <w:rPr>
          <w:rFonts w:asciiTheme="majorBidi" w:eastAsia="Times New Roman" w:hAnsiTheme="majorBidi" w:cstheme="majorBidi"/>
          <w:sz w:val="24"/>
          <w:szCs w:val="24"/>
        </w:rPr>
        <w:t xml:space="preserve">. For instance, </w:t>
      </w:r>
      <w:proofErr w:type="spellStart"/>
      <w:r w:rsidRPr="008223F1">
        <w:rPr>
          <w:rFonts w:asciiTheme="majorBidi" w:eastAsia="Times New Roman" w:hAnsiTheme="majorBidi" w:cstheme="majorBidi"/>
          <w:sz w:val="24"/>
          <w:szCs w:val="24"/>
        </w:rPr>
        <w:t>Moghaddas</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Change w:id="50" w:author="bijan mehralizadeh" w:date="2021-12-24T21:05:00Z">
            <w:rPr>
              <w:rFonts w:asciiTheme="majorBidi" w:eastAsia="Times New Roman" w:hAnsiTheme="majorBidi" w:cstheme="majorBidi"/>
              <w:color w:val="C00000"/>
              <w:sz w:val="24"/>
              <w:szCs w:val="24"/>
            </w:rPr>
          </w:rPrChange>
        </w:rPr>
        <w:t xml:space="preserve">developed a vision-based method to screen children with ASD based on the interaction between children with ASD and a parrot-like robot </w:t>
      </w:r>
      <w:r w:rsidRPr="008223F1">
        <w:rPr>
          <w:rFonts w:asciiTheme="majorBidi" w:eastAsia="Times New Roman" w:hAnsiTheme="majorBidi" w:cstheme="majorBidi"/>
          <w:sz w:val="24"/>
          <w:szCs w:val="24"/>
          <w:rPrChange w:id="51"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Pr="008223F1">
        <w:rPr>
          <w:rFonts w:asciiTheme="majorBidi" w:eastAsia="Times New Roman" w:hAnsiTheme="majorBidi" w:cstheme="majorBidi"/>
          <w:sz w:val="24"/>
          <w:szCs w:val="24"/>
          <w:rPrChange w:id="52"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53" w:author="bijan mehralizadeh" w:date="2021-12-24T21:05:00Z">
            <w:rPr>
              <w:rFonts w:asciiTheme="majorBidi" w:eastAsia="Times New Roman" w:hAnsiTheme="majorBidi" w:cstheme="majorBidi"/>
              <w:noProof/>
              <w:color w:val="C00000"/>
              <w:sz w:val="24"/>
              <w:szCs w:val="24"/>
            </w:rPr>
          </w:rPrChange>
        </w:rPr>
        <w:t>[12]</w:t>
      </w:r>
      <w:r w:rsidRPr="008223F1">
        <w:rPr>
          <w:rFonts w:asciiTheme="majorBidi" w:eastAsia="Times New Roman" w:hAnsiTheme="majorBidi" w:cstheme="majorBidi"/>
          <w:sz w:val="24"/>
          <w:szCs w:val="24"/>
          <w:rPrChange w:id="54"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55" w:author="bijan mehralizadeh" w:date="2021-12-24T21:05:00Z">
            <w:rPr>
              <w:rFonts w:asciiTheme="majorBidi" w:eastAsia="Times New Roman" w:hAnsiTheme="majorBidi" w:cstheme="majorBidi"/>
              <w:color w:val="C00000"/>
              <w:sz w:val="24"/>
              <w:szCs w:val="24"/>
            </w:rPr>
          </w:rPrChange>
        </w:rPr>
        <w:t xml:space="preserve">. Although this approach reduces mentioned difficulties in wearable methods, but still depends on dedicated centers to conduct the screening. </w:t>
      </w:r>
    </w:p>
    <w:p w14:paraId="5EA75D56" w14:textId="52B9BACC" w:rsidR="00491548" w:rsidRPr="008223F1" w:rsidRDefault="00491548" w:rsidP="00491548">
      <w:pPr>
        <w:spacing w:after="0" w:line="240" w:lineRule="auto"/>
        <w:rPr>
          <w:rFonts w:asciiTheme="majorBidi" w:eastAsia="Times New Roman" w:hAnsiTheme="majorBidi" w:cstheme="majorBidi"/>
          <w:sz w:val="24"/>
          <w:szCs w:val="24"/>
          <w:rPrChange w:id="56"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Change w:id="57" w:author="bijan mehralizadeh" w:date="2021-12-24T21:05:00Z">
            <w:rPr>
              <w:rFonts w:asciiTheme="majorBidi" w:eastAsia="Times New Roman" w:hAnsiTheme="majorBidi" w:cstheme="majorBidi"/>
              <w:color w:val="C00000"/>
              <w:sz w:val="24"/>
              <w:szCs w:val="24"/>
            </w:rPr>
          </w:rPrChange>
        </w:rPr>
        <w:t>That is why home-based IoT devices such as the intelligent toy car</w:t>
      </w:r>
      <w:r w:rsidRPr="008223F1">
        <w:rPr>
          <w:rFonts w:asciiTheme="majorBidi" w:eastAsia="Times New Roman" w:hAnsiTheme="majorBidi" w:cstheme="majorBidi"/>
          <w:sz w:val="24"/>
          <w:szCs w:val="24"/>
          <w:rPrChange w:id="58"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8223F1">
        <w:rPr>
          <w:rFonts w:asciiTheme="majorBidi" w:eastAsia="Times New Roman" w:hAnsiTheme="majorBidi" w:cstheme="majorBidi"/>
          <w:sz w:val="24"/>
          <w:szCs w:val="24"/>
          <w:rPrChange w:id="59"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60" w:author="bijan mehralizadeh" w:date="2021-12-24T21:05:00Z">
            <w:rPr>
              <w:rFonts w:asciiTheme="majorBidi" w:eastAsia="Times New Roman" w:hAnsiTheme="majorBidi" w:cstheme="majorBidi"/>
              <w:noProof/>
              <w:color w:val="C00000"/>
              <w:sz w:val="24"/>
              <w:szCs w:val="24"/>
            </w:rPr>
          </w:rPrChange>
        </w:rPr>
        <w:t>[13]</w:t>
      </w:r>
      <w:r w:rsidRPr="008223F1">
        <w:rPr>
          <w:rFonts w:asciiTheme="majorBidi" w:eastAsia="Times New Roman" w:hAnsiTheme="majorBidi" w:cstheme="majorBidi"/>
          <w:sz w:val="24"/>
          <w:szCs w:val="24"/>
          <w:rPrChange w:id="61"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62" w:author="bijan mehralizadeh" w:date="2021-12-24T21:05:00Z">
            <w:rPr>
              <w:rFonts w:asciiTheme="majorBidi" w:eastAsia="Times New Roman" w:hAnsiTheme="majorBidi" w:cstheme="majorBidi"/>
              <w:color w:val="C00000"/>
              <w:sz w:val="24"/>
              <w:szCs w:val="24"/>
            </w:rPr>
          </w:rPrChange>
        </w:rPr>
        <w:t xml:space="preserve"> were designed to perform screening in children's natural settings at a very low cost. Along with this trend, in this study, we improved our </w:t>
      </w:r>
      <w:del w:id="63" w:author="bijan mehralizadeh" w:date="2021-12-24T21:06:00Z">
        <w:r w:rsidRPr="008223F1" w:rsidDel="008223F1">
          <w:rPr>
            <w:rFonts w:asciiTheme="majorBidi" w:eastAsia="Times New Roman" w:hAnsiTheme="majorBidi" w:cstheme="majorBidi"/>
            <w:sz w:val="24"/>
            <w:szCs w:val="24"/>
            <w:rPrChange w:id="64" w:author="bijan mehralizadeh" w:date="2021-12-24T21:05:00Z">
              <w:rPr>
                <w:rFonts w:asciiTheme="majorBidi" w:eastAsia="Times New Roman" w:hAnsiTheme="majorBidi" w:cstheme="majorBidi"/>
                <w:color w:val="C00000"/>
                <w:sz w:val="24"/>
                <w:szCs w:val="24"/>
              </w:rPr>
            </w:rPrChange>
          </w:rPr>
          <w:delText>smart</w:delText>
        </w:r>
      </w:del>
      <w:ins w:id="65" w:author="bijan mehralizadeh" w:date="2021-12-24T21:06:00Z">
        <w:r w:rsidR="008223F1">
          <w:rPr>
            <w:rFonts w:asciiTheme="majorBidi" w:eastAsia="Times New Roman" w:hAnsiTheme="majorBidi" w:cstheme="majorBidi"/>
            <w:sz w:val="24"/>
            <w:szCs w:val="24"/>
          </w:rPr>
          <w:t>intelligent</w:t>
        </w:r>
      </w:ins>
      <w:r w:rsidRPr="008223F1">
        <w:rPr>
          <w:rFonts w:asciiTheme="majorBidi" w:eastAsia="Times New Roman" w:hAnsiTheme="majorBidi" w:cstheme="majorBidi"/>
          <w:sz w:val="24"/>
          <w:szCs w:val="24"/>
          <w:rPrChange w:id="66" w:author="bijan mehralizadeh" w:date="2021-12-24T21:05:00Z">
            <w:rPr>
              <w:rFonts w:asciiTheme="majorBidi" w:eastAsia="Times New Roman" w:hAnsiTheme="majorBidi" w:cstheme="majorBidi"/>
              <w:color w:val="C00000"/>
              <w:sz w:val="24"/>
              <w:szCs w:val="24"/>
            </w:rPr>
          </w:rPrChange>
        </w:rPr>
        <w:t xml:space="preserve"> toy car by incorporating two shaft encoders on the wheels of our car to </w:t>
      </w:r>
      <w:del w:id="67" w:author="bijan mehralizadeh" w:date="2021-12-25T10:55:00Z">
        <w:r w:rsidRPr="008223F1" w:rsidDel="0056400F">
          <w:rPr>
            <w:rFonts w:asciiTheme="majorBidi" w:eastAsia="Times New Roman" w:hAnsiTheme="majorBidi" w:cstheme="majorBidi"/>
            <w:sz w:val="24"/>
            <w:szCs w:val="24"/>
            <w:rPrChange w:id="68" w:author="bijan mehralizadeh" w:date="2021-12-24T21:05:00Z">
              <w:rPr>
                <w:rFonts w:asciiTheme="majorBidi" w:eastAsia="Times New Roman" w:hAnsiTheme="majorBidi" w:cstheme="majorBidi"/>
                <w:color w:val="C00000"/>
                <w:sz w:val="24"/>
                <w:szCs w:val="24"/>
              </w:rPr>
            </w:rPrChange>
          </w:rPr>
          <w:delText xml:space="preserve">see </w:delText>
        </w:r>
      </w:del>
      <w:ins w:id="69" w:author="bijan mehralizadeh" w:date="2021-12-25T10:55:00Z">
        <w:r w:rsidR="0056400F">
          <w:rPr>
            <w:rFonts w:asciiTheme="majorBidi" w:eastAsia="Times New Roman" w:hAnsiTheme="majorBidi" w:cstheme="majorBidi"/>
            <w:sz w:val="24"/>
            <w:szCs w:val="24"/>
          </w:rPr>
          <w:t>investigate</w:t>
        </w:r>
        <w:r w:rsidR="0056400F" w:rsidRPr="008223F1">
          <w:rPr>
            <w:rFonts w:asciiTheme="majorBidi" w:eastAsia="Times New Roman" w:hAnsiTheme="majorBidi" w:cstheme="majorBidi"/>
            <w:sz w:val="24"/>
            <w:szCs w:val="24"/>
            <w:rPrChange w:id="70" w:author="bijan mehralizadeh" w:date="2021-12-24T21:05:00Z">
              <w:rPr>
                <w:rFonts w:asciiTheme="majorBidi" w:eastAsia="Times New Roman" w:hAnsiTheme="majorBidi" w:cstheme="majorBidi"/>
                <w:color w:val="C00000"/>
                <w:sz w:val="24"/>
                <w:szCs w:val="24"/>
              </w:rPr>
            </w:rPrChange>
          </w:rPr>
          <w:t xml:space="preserve"> </w:t>
        </w:r>
      </w:ins>
      <w:r w:rsidRPr="008223F1">
        <w:rPr>
          <w:rFonts w:asciiTheme="majorBidi" w:eastAsia="Times New Roman" w:hAnsiTheme="majorBidi" w:cstheme="majorBidi"/>
          <w:sz w:val="24"/>
          <w:szCs w:val="24"/>
          <w:rPrChange w:id="71" w:author="bijan mehralizadeh" w:date="2021-12-24T21:05:00Z">
            <w:rPr>
              <w:rFonts w:asciiTheme="majorBidi" w:eastAsia="Times New Roman" w:hAnsiTheme="majorBidi" w:cstheme="majorBidi"/>
              <w:color w:val="C00000"/>
              <w:sz w:val="24"/>
              <w:szCs w:val="24"/>
            </w:rPr>
          </w:rPrChange>
        </w:rPr>
        <w:t xml:space="preserve">if children with autism focus on the wheels instead of the whole car more than </w:t>
      </w:r>
      <w:r w:rsidRPr="008223F1">
        <w:rPr>
          <w:rFonts w:asciiTheme="majorBidi" w:eastAsia="Times New Roman" w:hAnsiTheme="majorBidi" w:cstheme="majorBidi"/>
          <w:sz w:val="24"/>
          <w:szCs w:val="24"/>
          <w:rPrChange w:id="72" w:author="bijan mehralizadeh" w:date="2021-12-24T21:05:00Z">
            <w:rPr>
              <w:rFonts w:asciiTheme="majorBidi" w:eastAsia="Times New Roman" w:hAnsiTheme="majorBidi" w:cstheme="majorBidi"/>
              <w:color w:val="C00000"/>
              <w:sz w:val="24"/>
              <w:szCs w:val="24"/>
            </w:rPr>
          </w:rPrChange>
        </w:rPr>
        <w:lastRenderedPageBreak/>
        <w:t xml:space="preserve">Typically Developed (TD) children. This new modality, combined with its initial modality, which was based on capturing the acceleration features in playing with the car, helped improve screening accuracy by 10%. In other words, our contribution is in incorporating two modalities to better screen ASD. </w:t>
      </w:r>
    </w:p>
    <w:p w14:paraId="55B48F4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AEA3566"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60F34EA" w14:textId="77777777" w:rsidR="00491548" w:rsidRPr="008223F1" w:rsidRDefault="00491548" w:rsidP="00491548">
      <w:pPr>
        <w:spacing w:after="0" w:line="240" w:lineRule="auto"/>
        <w:rPr>
          <w:rFonts w:asciiTheme="majorBidi" w:eastAsia="Times New Roman" w:hAnsiTheme="majorBidi" w:cstheme="majorBidi"/>
          <w:sz w:val="36"/>
          <w:szCs w:val="36"/>
        </w:rPr>
      </w:pPr>
      <w:r w:rsidRPr="008223F1">
        <w:rPr>
          <w:rFonts w:asciiTheme="majorBidi" w:eastAsia="Times New Roman" w:hAnsiTheme="majorBidi" w:cstheme="majorBidi"/>
          <w:sz w:val="36"/>
          <w:szCs w:val="36"/>
        </w:rPr>
        <w:t>Related work</w:t>
      </w:r>
    </w:p>
    <w:p w14:paraId="206DCAF4"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There have been several studies focused on using technology for ASD screening. These methods try to observe the ASD symptoms automatically using biomarkers or behavioral markers. </w:t>
      </w:r>
    </w:p>
    <w:p w14:paraId="2F0FB33B" w14:textId="1CF586A4"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For example, </w:t>
      </w:r>
      <w:r w:rsidRPr="008223F1">
        <w:rPr>
          <w:rFonts w:asciiTheme="majorBidi" w:eastAsia="Times New Roman" w:hAnsiTheme="majorBidi" w:cstheme="majorBidi"/>
          <w:sz w:val="24"/>
          <w:szCs w:val="24"/>
          <w:rPrChange w:id="73" w:author="bijan mehralizadeh" w:date="2021-12-24T21:05:00Z">
            <w:rPr>
              <w:rFonts w:asciiTheme="majorBidi" w:eastAsia="Times New Roman" w:hAnsiTheme="majorBidi" w:cstheme="majorBidi"/>
              <w:color w:val="FF0000"/>
              <w:sz w:val="24"/>
              <w:szCs w:val="24"/>
            </w:rPr>
          </w:rPrChange>
        </w:rPr>
        <w:t xml:space="preserve">William J. </w:t>
      </w:r>
      <w:proofErr w:type="spellStart"/>
      <w:r w:rsidRPr="008223F1">
        <w:rPr>
          <w:rFonts w:asciiTheme="majorBidi" w:eastAsia="Times New Roman" w:hAnsiTheme="majorBidi" w:cstheme="majorBidi"/>
          <w:sz w:val="24"/>
          <w:szCs w:val="24"/>
          <w:rPrChange w:id="74" w:author="bijan mehralizadeh" w:date="2021-12-24T21:05:00Z">
            <w:rPr>
              <w:rFonts w:asciiTheme="majorBidi" w:eastAsia="Times New Roman" w:hAnsiTheme="majorBidi" w:cstheme="majorBidi"/>
              <w:color w:val="FF0000"/>
              <w:sz w:val="24"/>
              <w:szCs w:val="24"/>
            </w:rPr>
          </w:rPrChange>
        </w:rPr>
        <w:t>Bosl</w:t>
      </w:r>
      <w:proofErr w:type="spellEnd"/>
      <w:r w:rsidRPr="008223F1">
        <w:rPr>
          <w:rFonts w:asciiTheme="majorBidi" w:eastAsia="Times New Roman" w:hAnsiTheme="majorBidi" w:cstheme="majorBidi"/>
          <w:sz w:val="24"/>
          <w:szCs w:val="24"/>
          <w:rPrChange w:id="75" w:author="bijan mehralizadeh" w:date="2021-12-24T21:05:00Z">
            <w:rPr>
              <w:rFonts w:asciiTheme="majorBidi" w:eastAsia="Times New Roman" w:hAnsiTheme="majorBidi" w:cstheme="majorBidi"/>
              <w:color w:val="FF0000"/>
              <w:sz w:val="24"/>
              <w:szCs w:val="24"/>
            </w:rPr>
          </w:rPrChange>
        </w:rPr>
        <w:t xml:space="preserve"> et al. focused on early screening of ASD by a data-driven method based on the EEG's data</w:t>
      </w:r>
      <w:r w:rsidRPr="008223F1">
        <w:rPr>
          <w:rFonts w:asciiTheme="majorBidi" w:eastAsia="Times New Roman" w:hAnsiTheme="majorBidi" w:cstheme="majorBidi"/>
          <w:sz w:val="24"/>
          <w:szCs w:val="24"/>
          <w:rPrChange w:id="76" w:author="bijan mehralizadeh" w:date="2021-12-24T21:05:00Z">
            <w:rPr>
              <w:rFonts w:asciiTheme="majorBidi" w:eastAsia="Times New Roman" w:hAnsiTheme="majorBidi" w:cstheme="majorBidi"/>
              <w:color w:val="4472C4" w:themeColor="accent1"/>
              <w:sz w:val="24"/>
              <w:szCs w:val="24"/>
            </w:rPr>
          </w:rPrChange>
        </w:rPr>
        <w:t xml:space="preserve">. They collected EEG measurements of 99 infants with an older sibling that received an ASD diagnosis and 89 low-risk controls. They screen ASD in children as early as three months of age with </w:t>
      </w:r>
      <w:r w:rsidRPr="008223F1">
        <w:rPr>
          <w:rFonts w:asciiTheme="majorBidi" w:eastAsia="Times New Roman" w:hAnsiTheme="majorBidi" w:cstheme="majorBidi"/>
          <w:sz w:val="24"/>
          <w:szCs w:val="24"/>
          <w:rPrChange w:id="77" w:author="bijan mehralizadeh" w:date="2021-12-24T21:05:00Z">
            <w:rPr>
              <w:rFonts w:asciiTheme="majorBidi" w:eastAsia="Times New Roman" w:hAnsiTheme="majorBidi" w:cstheme="majorBidi"/>
              <w:color w:val="FF0000"/>
              <w:sz w:val="24"/>
              <w:szCs w:val="24"/>
            </w:rPr>
          </w:rPrChange>
        </w:rPr>
        <w:t xml:space="preserve">95% sensitivity and PPV at some ages. </w:t>
      </w:r>
      <w:r w:rsidRPr="008223F1">
        <w:rPr>
          <w:rFonts w:asciiTheme="majorBidi" w:eastAsia="Times New Roman" w:hAnsiTheme="majorBidi" w:cstheme="majorBidi"/>
          <w:sz w:val="24"/>
          <w:szCs w:val="24"/>
          <w:rPrChange w:id="78" w:author="bijan mehralizadeh" w:date="2021-12-24T21:05:00Z">
            <w:rPr>
              <w:rFonts w:asciiTheme="majorBidi" w:eastAsia="Times New Roman" w:hAnsiTheme="majorBidi" w:cstheme="majorBidi"/>
              <w:color w:val="4472C4" w:themeColor="accent1"/>
              <w:sz w:val="24"/>
              <w:szCs w:val="24"/>
            </w:rPr>
          </w:rPrChange>
        </w:rPr>
        <w:t>They suggest EEG signals might be a valuable biomarker for ASD screening</w:t>
      </w:r>
      <w:r w:rsidRPr="008223F1">
        <w:rPr>
          <w:rFonts w:asciiTheme="majorBidi" w:eastAsia="Times New Roman" w:hAnsiTheme="majorBidi" w:cstheme="majorBidi"/>
          <w:sz w:val="24"/>
          <w:szCs w:val="24"/>
          <w:rPrChange w:id="79"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80"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81"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82"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83"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Change w:id="84" w:author="bijan mehralizadeh" w:date="2021-12-24T21:05:00Z">
            <w:rPr>
              <w:rFonts w:asciiTheme="majorBidi" w:eastAsia="Times New Roman" w:hAnsiTheme="majorBidi" w:cstheme="majorBidi"/>
              <w:color w:val="4472C4" w:themeColor="accent1"/>
              <w:sz w:val="24"/>
              <w:szCs w:val="24"/>
            </w:rPr>
          </w:rPrChange>
        </w:rPr>
        <w:t xml:space="preserve">Also, </w:t>
      </w:r>
      <w:proofErr w:type="spellStart"/>
      <w:r w:rsidRPr="008223F1">
        <w:rPr>
          <w:rFonts w:asciiTheme="majorBidi" w:eastAsia="Times New Roman" w:hAnsiTheme="majorBidi" w:cstheme="majorBidi"/>
          <w:sz w:val="24"/>
          <w:szCs w:val="24"/>
          <w:rPrChange w:id="85" w:author="bijan mehralizadeh" w:date="2021-12-24T21:05:00Z">
            <w:rPr>
              <w:rFonts w:asciiTheme="majorBidi" w:eastAsia="Times New Roman" w:hAnsiTheme="majorBidi" w:cstheme="majorBidi"/>
              <w:color w:val="4472C4" w:themeColor="accent1"/>
              <w:sz w:val="24"/>
              <w:szCs w:val="24"/>
            </w:rPr>
          </w:rPrChange>
        </w:rPr>
        <w:t>MladenRakić</w:t>
      </w:r>
      <w:proofErr w:type="spellEnd"/>
      <w:r w:rsidRPr="008223F1">
        <w:rPr>
          <w:rFonts w:asciiTheme="majorBidi" w:eastAsia="Times New Roman" w:hAnsiTheme="majorBidi" w:cstheme="majorBidi"/>
          <w:sz w:val="24"/>
          <w:szCs w:val="24"/>
          <w:rPrChange w:id="86" w:author="bijan mehralizadeh" w:date="2021-12-24T21:05:00Z">
            <w:rPr>
              <w:rFonts w:asciiTheme="majorBidi" w:eastAsia="Times New Roman" w:hAnsiTheme="majorBidi" w:cstheme="majorBidi"/>
              <w:color w:val="4472C4" w:themeColor="accent1"/>
              <w:sz w:val="24"/>
              <w:szCs w:val="24"/>
            </w:rPr>
          </w:rPrChange>
        </w:rPr>
        <w:t xml:space="preserve"> et al. presented a method to improve ASD detection by combining structural and functional MRI data. They applied machine learning techniques on imaging data of 817 cases and successfully classified them with an accuracy of 85%</w:t>
      </w:r>
      <w:r w:rsidRPr="008223F1">
        <w:rPr>
          <w:rFonts w:asciiTheme="majorBidi" w:eastAsia="Times New Roman" w:hAnsiTheme="majorBidi" w:cstheme="majorBidi"/>
          <w:sz w:val="24"/>
          <w:szCs w:val="24"/>
          <w:rPrChange w:id="87"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Pr="008223F1">
        <w:rPr>
          <w:rFonts w:asciiTheme="majorBidi" w:eastAsia="Times New Roman" w:hAnsiTheme="majorBidi" w:cstheme="majorBidi"/>
          <w:sz w:val="24"/>
          <w:szCs w:val="24"/>
          <w:rPrChange w:id="88"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89" w:author="bijan mehralizadeh" w:date="2021-12-24T21:05:00Z">
            <w:rPr>
              <w:rFonts w:asciiTheme="majorBidi" w:eastAsia="Times New Roman" w:hAnsiTheme="majorBidi" w:cstheme="majorBidi"/>
              <w:noProof/>
              <w:color w:val="4472C4" w:themeColor="accent1"/>
              <w:sz w:val="24"/>
              <w:szCs w:val="24"/>
            </w:rPr>
          </w:rPrChange>
        </w:rPr>
        <w:t>[14]</w:t>
      </w:r>
      <w:r w:rsidRPr="008223F1">
        <w:rPr>
          <w:rFonts w:asciiTheme="majorBidi" w:eastAsia="Times New Roman" w:hAnsiTheme="majorBidi" w:cstheme="majorBidi"/>
          <w:sz w:val="24"/>
          <w:szCs w:val="24"/>
          <w:rPrChange w:id="90"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91" w:author="bijan mehralizadeh" w:date="2021-12-24T21:05:00Z">
            <w:rPr>
              <w:rFonts w:asciiTheme="majorBidi" w:eastAsia="Times New Roman" w:hAnsiTheme="majorBidi" w:cstheme="majorBidi"/>
              <w:color w:val="4472C4" w:themeColor="accent1"/>
              <w:sz w:val="24"/>
              <w:szCs w:val="24"/>
            </w:rPr>
          </w:rPrChange>
        </w:rPr>
        <w:t xml:space="preserve">. Integrating biomarkers with other modalities has also proved effective; </w:t>
      </w:r>
      <w:proofErr w:type="spellStart"/>
      <w:r w:rsidRPr="008223F1">
        <w:rPr>
          <w:rFonts w:asciiTheme="majorBidi" w:eastAsia="Times New Roman" w:hAnsiTheme="majorBidi" w:cstheme="majorBidi"/>
          <w:sz w:val="24"/>
          <w:szCs w:val="24"/>
          <w:rPrChange w:id="92" w:author="bijan mehralizadeh" w:date="2021-12-24T21:05:00Z">
            <w:rPr>
              <w:rFonts w:asciiTheme="majorBidi" w:eastAsia="Times New Roman" w:hAnsiTheme="majorBidi" w:cstheme="majorBidi"/>
              <w:color w:val="4472C4" w:themeColor="accent1"/>
              <w:sz w:val="24"/>
              <w:szCs w:val="24"/>
            </w:rPr>
          </w:rPrChange>
        </w:rPr>
        <w:t>JiannanKang</w:t>
      </w:r>
      <w:proofErr w:type="spellEnd"/>
      <w:r w:rsidRPr="008223F1">
        <w:rPr>
          <w:rFonts w:asciiTheme="majorBidi" w:eastAsia="Times New Roman" w:hAnsiTheme="majorBidi" w:cstheme="majorBidi"/>
          <w:sz w:val="24"/>
          <w:szCs w:val="24"/>
          <w:rPrChange w:id="93" w:author="bijan mehralizadeh" w:date="2021-12-24T21:05:00Z">
            <w:rPr>
              <w:rFonts w:asciiTheme="majorBidi" w:eastAsia="Times New Roman" w:hAnsiTheme="majorBidi" w:cstheme="majorBidi"/>
              <w:color w:val="4472C4" w:themeColor="accent1"/>
              <w:sz w:val="24"/>
              <w:szCs w:val="24"/>
            </w:rPr>
          </w:rPrChange>
        </w:rPr>
        <w:t xml:space="preserve">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Pr="008223F1">
        <w:rPr>
          <w:rFonts w:asciiTheme="majorBidi" w:eastAsia="Times New Roman" w:hAnsiTheme="majorBidi" w:cstheme="majorBidi"/>
          <w:sz w:val="24"/>
          <w:szCs w:val="24"/>
          <w:rPrChange w:id="94"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Pr="008223F1">
        <w:rPr>
          <w:rFonts w:asciiTheme="majorBidi" w:eastAsia="Times New Roman" w:hAnsiTheme="majorBidi" w:cstheme="majorBidi"/>
          <w:sz w:val="24"/>
          <w:szCs w:val="24"/>
          <w:rPrChange w:id="95"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96" w:author="bijan mehralizadeh" w:date="2021-12-24T21:05:00Z">
            <w:rPr>
              <w:rFonts w:asciiTheme="majorBidi" w:eastAsia="Times New Roman" w:hAnsiTheme="majorBidi" w:cstheme="majorBidi"/>
              <w:noProof/>
              <w:color w:val="4472C4" w:themeColor="accent1"/>
              <w:sz w:val="24"/>
              <w:szCs w:val="24"/>
            </w:rPr>
          </w:rPrChange>
        </w:rPr>
        <w:t>[15]</w:t>
      </w:r>
      <w:r w:rsidRPr="008223F1">
        <w:rPr>
          <w:rFonts w:asciiTheme="majorBidi" w:eastAsia="Times New Roman" w:hAnsiTheme="majorBidi" w:cstheme="majorBidi"/>
          <w:sz w:val="24"/>
          <w:szCs w:val="24"/>
          <w:rPrChange w:id="97"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98" w:author="bijan mehralizadeh" w:date="2021-12-24T21:05:00Z">
            <w:rPr>
              <w:rFonts w:asciiTheme="majorBidi" w:eastAsia="Times New Roman" w:hAnsiTheme="majorBidi" w:cstheme="majorBidi"/>
              <w:color w:val="4472C4" w:themeColor="accent1"/>
              <w:sz w:val="24"/>
              <w:szCs w:val="24"/>
            </w:rPr>
          </w:rPrChange>
        </w:rPr>
        <w:t>.</w:t>
      </w:r>
    </w:p>
    <w:p w14:paraId="085BA7F1" w14:textId="63232152" w:rsidR="00491548" w:rsidRPr="008223F1" w:rsidRDefault="00491548" w:rsidP="00491548">
      <w:pPr>
        <w:spacing w:after="0" w:line="240" w:lineRule="auto"/>
        <w:rPr>
          <w:rFonts w:asciiTheme="majorBidi" w:eastAsia="Times New Roman" w:hAnsiTheme="majorBidi" w:cstheme="majorBidi"/>
          <w:sz w:val="24"/>
          <w:szCs w:val="24"/>
          <w:rPrChange w:id="99"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Stereotypical Motor Movements (SMM) is one of the ASD symptoms that multiple methods have been developed to detect. Rad, N. M et al. proposed a Convolutional Neural Network that uses</w:t>
      </w:r>
      <w:r w:rsidRPr="008223F1">
        <w:rPr>
          <w:rFonts w:asciiTheme="majorBidi" w:eastAsia="Times New Roman" w:hAnsiTheme="majorBidi" w:cstheme="majorBidi"/>
          <w:sz w:val="24"/>
          <w:szCs w:val="24"/>
          <w:rPrChange w:id="100" w:author="bijan mehralizadeh" w:date="2021-12-24T21:05:00Z">
            <w:rPr>
              <w:rFonts w:asciiTheme="majorBidi" w:eastAsia="Times New Roman" w:hAnsiTheme="majorBidi" w:cstheme="majorBidi"/>
              <w:color w:val="C00000"/>
              <w:sz w:val="24"/>
              <w:szCs w:val="24"/>
            </w:rPr>
          </w:rPrChange>
        </w:rPr>
        <w:t xml:space="preserve"> accelerometer sensor data worn on multiple body points </w:t>
      </w:r>
      <w:r w:rsidRPr="008223F1">
        <w:rPr>
          <w:rFonts w:asciiTheme="majorBidi" w:eastAsia="Times New Roman" w:hAnsiTheme="majorBidi" w:cstheme="majorBidi"/>
          <w:sz w:val="24"/>
          <w:szCs w:val="24"/>
          <w:rPrChange w:id="101" w:author="bijan mehralizadeh" w:date="2021-12-24T21:05:00Z">
            <w:rPr>
              <w:rFonts w:asciiTheme="majorBidi" w:eastAsia="Times New Roman" w:hAnsiTheme="majorBidi" w:cstheme="majorBidi"/>
              <w:color w:val="4472C4" w:themeColor="accent1"/>
              <w:sz w:val="24"/>
              <w:szCs w:val="24"/>
            </w:rPr>
          </w:rPrChange>
        </w:rPr>
        <w:t>to detect SMM. They applied feature learning and transfer learning approaches to improve their deep neural network performance</w:t>
      </w:r>
      <w:r w:rsidRPr="008223F1">
        <w:rPr>
          <w:rFonts w:asciiTheme="majorBidi" w:eastAsia="Times New Roman" w:hAnsiTheme="majorBidi" w:cstheme="majorBidi"/>
          <w:sz w:val="24"/>
          <w:szCs w:val="24"/>
          <w:rPrChange w:id="102"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Pr="008223F1">
        <w:rPr>
          <w:rFonts w:asciiTheme="majorBidi" w:eastAsia="Times New Roman" w:hAnsiTheme="majorBidi" w:cstheme="majorBidi"/>
          <w:sz w:val="24"/>
          <w:szCs w:val="24"/>
          <w:rPrChange w:id="103"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104" w:author="bijan mehralizadeh" w:date="2021-12-24T21:05:00Z">
            <w:rPr>
              <w:rFonts w:asciiTheme="majorBidi" w:eastAsia="Times New Roman" w:hAnsiTheme="majorBidi" w:cstheme="majorBidi"/>
              <w:noProof/>
              <w:color w:val="C00000"/>
              <w:sz w:val="24"/>
              <w:szCs w:val="24"/>
            </w:rPr>
          </w:rPrChange>
        </w:rPr>
        <w:t>[10]</w:t>
      </w:r>
      <w:r w:rsidRPr="008223F1">
        <w:rPr>
          <w:rFonts w:asciiTheme="majorBidi" w:eastAsia="Times New Roman" w:hAnsiTheme="majorBidi" w:cstheme="majorBidi"/>
          <w:sz w:val="24"/>
          <w:szCs w:val="24"/>
          <w:rPrChange w:id="105"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106" w:author="bijan mehralizadeh" w:date="2021-12-24T21:05:00Z">
            <w:rPr>
              <w:rFonts w:asciiTheme="majorBidi" w:eastAsia="Times New Roman" w:hAnsiTheme="majorBidi" w:cstheme="majorBidi"/>
              <w:color w:val="C00000"/>
              <w:sz w:val="24"/>
              <w:szCs w:val="24"/>
            </w:rPr>
          </w:rPrChange>
        </w:rPr>
        <w:t>.</w:t>
      </w:r>
    </w:p>
    <w:p w14:paraId="3F46834C" w14:textId="2D01C32D" w:rsidR="00491548" w:rsidRPr="008223F1" w:rsidRDefault="00491548" w:rsidP="00491548">
      <w:pPr>
        <w:spacing w:after="0" w:line="240" w:lineRule="auto"/>
        <w:rPr>
          <w:rFonts w:asciiTheme="majorBidi" w:eastAsia="Times New Roman" w:hAnsiTheme="majorBidi" w:cstheme="majorBidi"/>
          <w:sz w:val="24"/>
          <w:szCs w:val="24"/>
          <w:rPrChange w:id="107" w:author="bijan mehralizadeh" w:date="2021-12-24T21:05:00Z">
            <w:rPr>
              <w:rFonts w:asciiTheme="majorBidi" w:eastAsia="Times New Roman" w:hAnsiTheme="majorBidi" w:cstheme="majorBidi"/>
              <w:color w:val="4472C4" w:themeColor="accent1"/>
              <w:sz w:val="24"/>
              <w:szCs w:val="24"/>
            </w:rPr>
          </w:rPrChange>
        </w:rPr>
      </w:pPr>
      <w:r w:rsidRPr="008223F1">
        <w:rPr>
          <w:rFonts w:asciiTheme="majorBidi" w:eastAsia="Times New Roman" w:hAnsiTheme="majorBidi" w:cstheme="majorBidi"/>
          <w:sz w:val="24"/>
          <w:szCs w:val="24"/>
          <w:rPrChange w:id="108" w:author="bijan mehralizadeh" w:date="2021-12-24T21:05:00Z">
            <w:rPr>
              <w:rFonts w:asciiTheme="majorBidi" w:eastAsia="Times New Roman" w:hAnsiTheme="majorBidi" w:cstheme="majorBidi"/>
              <w:color w:val="4472C4" w:themeColor="accent1"/>
              <w:sz w:val="24"/>
              <w:szCs w:val="24"/>
            </w:rPr>
          </w:rPrChange>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Pr="008223F1">
        <w:rPr>
          <w:rFonts w:asciiTheme="majorBidi" w:eastAsia="Times New Roman" w:hAnsiTheme="majorBidi" w:cstheme="majorBidi"/>
          <w:sz w:val="24"/>
          <w:szCs w:val="24"/>
          <w:rPrChange w:id="109"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Pr="008223F1">
        <w:rPr>
          <w:rFonts w:asciiTheme="majorBidi" w:eastAsia="Times New Roman" w:hAnsiTheme="majorBidi" w:cstheme="majorBidi"/>
          <w:sz w:val="24"/>
          <w:szCs w:val="24"/>
          <w:rPrChange w:id="110"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11" w:author="bijan mehralizadeh" w:date="2021-12-24T21:05:00Z">
            <w:rPr>
              <w:rFonts w:asciiTheme="majorBidi" w:eastAsia="Times New Roman" w:hAnsiTheme="majorBidi" w:cstheme="majorBidi"/>
              <w:noProof/>
              <w:color w:val="4472C4" w:themeColor="accent1"/>
              <w:sz w:val="24"/>
              <w:szCs w:val="24"/>
            </w:rPr>
          </w:rPrChange>
        </w:rPr>
        <w:t>[11]</w:t>
      </w:r>
      <w:r w:rsidRPr="008223F1">
        <w:rPr>
          <w:rFonts w:asciiTheme="majorBidi" w:eastAsia="Times New Roman" w:hAnsiTheme="majorBidi" w:cstheme="majorBidi"/>
          <w:sz w:val="24"/>
          <w:szCs w:val="24"/>
          <w:rPrChange w:id="112" w:author="bijan mehralizadeh" w:date="2021-12-24T21:05:00Z">
            <w:rPr>
              <w:rFonts w:asciiTheme="majorBidi" w:eastAsia="Times New Roman" w:hAnsiTheme="majorBidi" w:cstheme="majorBidi"/>
              <w:color w:val="4472C4" w:themeColor="accent1"/>
              <w:sz w:val="24"/>
              <w:szCs w:val="24"/>
            </w:rPr>
          </w:rPrChange>
        </w:rPr>
        <w:fldChar w:fldCharType="end"/>
      </w:r>
    </w:p>
    <w:p w14:paraId="0F27BDA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2A438C5"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1228367"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417FC35" w14:textId="313A46AE"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One of the major symptoms of ASD is repetitive and stereotypical behaviors that are considered an essential indication in ASD's diagnosing.</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8223F1">
        <w:rPr>
          <w:rFonts w:asciiTheme="majorBidi" w:eastAsia="Times New Roman" w:hAnsiTheme="majorBidi" w:cstheme="majorBidi"/>
          <w:sz w:val="24"/>
          <w:szCs w:val="24"/>
        </w:rPr>
        <w:t>Oberleitner</w:t>
      </w:r>
      <w:proofErr w:type="spellEnd"/>
      <w:r w:rsidRPr="008223F1">
        <w:rPr>
          <w:rFonts w:asciiTheme="majorBidi" w:eastAsia="Times New Roman" w:hAnsiTheme="majorBidi" w:cstheme="majorBidi"/>
          <w:sz w:val="24"/>
          <w:szCs w:val="24"/>
        </w:rPr>
        <w:t xml:space="preserve"> et al.</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recognition system for detecting abnormal behaviors that can be used in screening, assessment, or rehabilitation. Rasool </w:t>
      </w:r>
      <w:proofErr w:type="spellStart"/>
      <w:r w:rsidRPr="008223F1">
        <w:rPr>
          <w:rFonts w:asciiTheme="majorBidi" w:eastAsia="Times New Roman" w:hAnsiTheme="majorBidi" w:cstheme="majorBidi"/>
          <w:sz w:val="24"/>
          <w:szCs w:val="24"/>
        </w:rPr>
        <w:t>Taban</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record walking patterns by Kinect and then analyze them using central </w:t>
      </w:r>
      <w:r w:rsidRPr="008223F1">
        <w:rPr>
          <w:rFonts w:asciiTheme="majorBidi" w:eastAsia="Times New Roman" w:hAnsiTheme="majorBidi" w:cstheme="majorBidi"/>
          <w:sz w:val="24"/>
          <w:szCs w:val="24"/>
        </w:rPr>
        <w:lastRenderedPageBreak/>
        <w:t xml:space="preserve">pattern generator parameters as their classifier features. They accurately distinguished between tip-toe walking and regular walking pattern. Guillermo </w:t>
      </w:r>
      <w:proofErr w:type="spellStart"/>
      <w:r w:rsidRPr="008223F1">
        <w:rPr>
          <w:rFonts w:asciiTheme="majorBidi" w:eastAsia="Times New Roman" w:hAnsiTheme="majorBidi" w:cstheme="majorBidi"/>
          <w:sz w:val="24"/>
          <w:szCs w:val="24"/>
        </w:rPr>
        <w:t>Sapiro</w:t>
      </w:r>
      <w:proofErr w:type="spellEnd"/>
      <w:r w:rsidRPr="008223F1">
        <w:rPr>
          <w:rFonts w:asciiTheme="majorBidi" w:eastAsia="Times New Roman" w:hAnsiTheme="majorBidi" w:cstheme="majorBidi"/>
          <w:sz w:val="24"/>
          <w:szCs w:val="24"/>
        </w:rPr>
        <w:t xml:space="preserve">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9]</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low-cost mobile app that uses machine learning and machine vision methods to detect movement patterns and assess eye tracking patterns.</w:t>
      </w:r>
    </w:p>
    <w:p w14:paraId="37335C7D" w14:textId="08830FDA"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Vision-based methods also used for studying the subject attention; Kathleen Campbell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0]</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n app that record and analyze the reaction of the toddlers to video stimuli that designed to engage child's attention; their algorithm classifies by automatically detecting and tracking multiple facial landmarks and analyzing their patterns.</w:t>
      </w:r>
    </w:p>
    <w:p w14:paraId="486FFC14"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B266ED9"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5C773DAB" w14:textId="4C5F406E" w:rsidR="00491548" w:rsidRPr="00976DF2" w:rsidRDefault="00491548" w:rsidP="00491548">
      <w:pPr>
        <w:spacing w:after="0" w:line="240" w:lineRule="auto"/>
        <w:rPr>
          <w:rFonts w:asciiTheme="majorBidi" w:eastAsia="Times New Roman" w:hAnsiTheme="majorBidi" w:cstheme="majorBidi"/>
          <w:sz w:val="24"/>
          <w:szCs w:val="24"/>
        </w:rPr>
      </w:pPr>
      <w:proofErr w:type="spellStart"/>
      <w:r w:rsidRPr="008223F1">
        <w:rPr>
          <w:rFonts w:asciiTheme="majorBidi" w:eastAsia="Times New Roman" w:hAnsiTheme="majorBidi" w:cstheme="majorBidi"/>
          <w:sz w:val="24"/>
          <w:szCs w:val="24"/>
        </w:rPr>
        <w:t>Sensorized</w:t>
      </w:r>
      <w:proofErr w:type="spellEnd"/>
      <w:r w:rsidRPr="008223F1">
        <w:rPr>
          <w:rFonts w:asciiTheme="majorBidi" w:eastAsia="Times New Roman" w:hAnsiTheme="majorBidi" w:cstheme="majorBidi"/>
          <w:sz w:val="24"/>
          <w:szCs w:val="24"/>
        </w:rPr>
        <w:t xml:space="preserve"> toys are valuable tools in ASD screening, embed different sensors inside toys to capture playing patterns, and are classified based on proven effective, i.e., </w:t>
      </w:r>
      <w:proofErr w:type="spellStart"/>
      <w:r w:rsidRPr="008223F1">
        <w:rPr>
          <w:rFonts w:asciiTheme="majorBidi" w:eastAsia="Times New Roman" w:hAnsiTheme="majorBidi" w:cstheme="majorBidi"/>
          <w:sz w:val="24"/>
          <w:szCs w:val="24"/>
          <w:rPrChange w:id="113" w:author="bijan mehralizadeh" w:date="2021-12-24T21:05:00Z">
            <w:rPr>
              <w:rFonts w:asciiTheme="majorBidi" w:eastAsia="Times New Roman" w:hAnsiTheme="majorBidi" w:cstheme="majorBidi"/>
              <w:color w:val="FF0000"/>
              <w:sz w:val="24"/>
              <w:szCs w:val="24"/>
            </w:rPr>
          </w:rPrChange>
        </w:rPr>
        <w:t>Lanini</w:t>
      </w:r>
      <w:proofErr w:type="spellEnd"/>
      <w:r w:rsidRPr="008223F1">
        <w:rPr>
          <w:rFonts w:asciiTheme="majorBidi" w:eastAsia="Times New Roman" w:hAnsiTheme="majorBidi" w:cstheme="majorBidi"/>
          <w:sz w:val="24"/>
          <w:szCs w:val="24"/>
          <w:rPrChange w:id="114" w:author="bijan mehralizadeh" w:date="2021-12-24T21:05:00Z">
            <w:rPr>
              <w:rFonts w:asciiTheme="majorBidi" w:eastAsia="Times New Roman" w:hAnsiTheme="majorBidi" w:cstheme="majorBidi"/>
              <w:color w:val="FF0000"/>
              <w:sz w:val="24"/>
              <w:szCs w:val="24"/>
            </w:rPr>
          </w:rPrChange>
        </w:rPr>
        <w:t xml:space="preserve"> M. and et al. combined accelerometer, gyroscope, and magnetometers data.</w:t>
      </w:r>
      <w:r w:rsidRPr="008223F1">
        <w:rPr>
          <w:rFonts w:asciiTheme="majorBidi" w:eastAsia="Times New Roman" w:hAnsiTheme="majorBidi" w:cstheme="majorBidi"/>
          <w:sz w:val="24"/>
          <w:szCs w:val="24"/>
          <w:rPrChange w:id="115"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Pr="008223F1">
        <w:rPr>
          <w:rFonts w:asciiTheme="majorBidi" w:eastAsia="Times New Roman" w:hAnsiTheme="majorBidi" w:cstheme="majorBidi"/>
          <w:sz w:val="24"/>
          <w:szCs w:val="24"/>
          <w:rPrChange w:id="116"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117" w:author="bijan mehralizadeh" w:date="2021-12-24T21:05:00Z">
            <w:rPr>
              <w:rFonts w:asciiTheme="majorBidi" w:eastAsia="Times New Roman" w:hAnsiTheme="majorBidi" w:cstheme="majorBidi"/>
              <w:noProof/>
              <w:color w:val="FF0000"/>
              <w:sz w:val="24"/>
              <w:szCs w:val="24"/>
            </w:rPr>
          </w:rPrChange>
        </w:rPr>
        <w:t>[21]</w:t>
      </w:r>
      <w:r w:rsidRPr="008223F1">
        <w:rPr>
          <w:rFonts w:asciiTheme="majorBidi" w:eastAsia="Times New Roman" w:hAnsiTheme="majorBidi" w:cstheme="majorBidi"/>
          <w:sz w:val="24"/>
          <w:szCs w:val="24"/>
          <w:rPrChange w:id="118"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119"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w:t>
      </w:r>
      <w:r w:rsidRPr="00976DF2">
        <w:rPr>
          <w:rFonts w:asciiTheme="majorBidi" w:eastAsia="Times New Roman" w:hAnsiTheme="majorBidi" w:cstheme="majorBidi"/>
          <w:sz w:val="24"/>
          <w:szCs w:val="24"/>
        </w:rPr>
        <w:t>playing patterns and implement an SVM classifier with 85% accuracy</w:t>
      </w:r>
      <w:r w:rsidRPr="00976DF2">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976DF2">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13]</w:t>
      </w:r>
      <w:r w:rsidRPr="00976DF2">
        <w:rPr>
          <w:rFonts w:asciiTheme="majorBidi" w:eastAsia="Times New Roman" w:hAnsiTheme="majorBidi" w:cstheme="majorBidi"/>
          <w:sz w:val="24"/>
          <w:szCs w:val="24"/>
        </w:rPr>
        <w:fldChar w:fldCharType="end"/>
      </w:r>
    </w:p>
    <w:p w14:paraId="6585A3DB" w14:textId="77777777" w:rsidR="00491548" w:rsidRPr="00976DF2" w:rsidRDefault="00491548" w:rsidP="00491548">
      <w:pPr>
        <w:spacing w:after="0" w:line="240" w:lineRule="auto"/>
        <w:rPr>
          <w:rFonts w:asciiTheme="majorBidi" w:eastAsia="Times New Roman" w:hAnsiTheme="majorBidi" w:cstheme="majorBidi"/>
          <w:sz w:val="24"/>
          <w:szCs w:val="24"/>
        </w:rPr>
      </w:pPr>
    </w:p>
    <w:p w14:paraId="52EC077C" w14:textId="0EE94C83" w:rsidR="00491548" w:rsidRPr="00976DF2" w:rsidRDefault="00491548" w:rsidP="00491548">
      <w:pPr>
        <w:spacing w:after="0" w:line="240" w:lineRule="auto"/>
        <w:rPr>
          <w:rFonts w:asciiTheme="majorBidi" w:eastAsia="Times New Roman" w:hAnsiTheme="majorBidi" w:cstheme="majorBidi"/>
          <w:sz w:val="24"/>
          <w:szCs w:val="24"/>
        </w:rPr>
      </w:pPr>
      <w:r w:rsidRPr="005B0C70">
        <w:rPr>
          <w:rFonts w:asciiTheme="majorBidi" w:eastAsia="Times New Roman" w:hAnsiTheme="majorBidi" w:cstheme="majorBidi"/>
          <w:sz w:val="24"/>
          <w:szCs w:val="24"/>
        </w:rPr>
        <w:t xml:space="preserve">In this research, the </w:t>
      </w:r>
      <w:del w:id="120" w:author="bijan mehralizadeh" w:date="2021-12-24T21:06:00Z">
        <w:r w:rsidRPr="005B0C70" w:rsidDel="008223F1">
          <w:rPr>
            <w:rFonts w:asciiTheme="majorBidi" w:eastAsia="Times New Roman" w:hAnsiTheme="majorBidi" w:cstheme="majorBidi"/>
            <w:sz w:val="24"/>
            <w:szCs w:val="24"/>
          </w:rPr>
          <w:delText>smart</w:delText>
        </w:r>
      </w:del>
      <w:ins w:id="121" w:author="bijan mehralizadeh" w:date="2021-12-24T21:06:00Z">
        <w:r w:rsidR="008223F1">
          <w:rPr>
            <w:rFonts w:asciiTheme="majorBidi" w:eastAsia="Times New Roman" w:hAnsiTheme="majorBidi" w:cstheme="majorBidi"/>
            <w:sz w:val="24"/>
            <w:szCs w:val="24"/>
          </w:rPr>
          <w:t>intelligent</w:t>
        </w:r>
      </w:ins>
      <w:r w:rsidRPr="005B0C70">
        <w:rPr>
          <w:rFonts w:asciiTheme="majorBidi" w:eastAsia="Times New Roman" w:hAnsiTheme="majorBidi" w:cstheme="majorBidi"/>
          <w:sz w:val="24"/>
          <w:szCs w:val="24"/>
        </w:rPr>
        <w:t xml:space="preserve"> toy car 2.0 is introduced. It extends the previous version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55F3A548" w:rsidR="003307AE" w:rsidRPr="00976DF2" w:rsidRDefault="001D67CA" w:rsidP="001D67CA">
      <w:pPr>
        <w:rPr>
          <w:rFonts w:asciiTheme="majorBidi" w:eastAsia="Times New Roman" w:hAnsiTheme="majorBidi" w:cstheme="majorBidi"/>
          <w:color w:val="0E101A"/>
          <w:sz w:val="24"/>
          <w:szCs w:val="24"/>
        </w:rPr>
      </w:pPr>
      <w:r w:rsidRPr="00491548">
        <w:rPr>
          <w:rFonts w:asciiTheme="majorBidi" w:eastAsia="Times New Roman" w:hAnsiTheme="majorBidi" w:cstheme="majorBidi"/>
          <w:sz w:val="24"/>
          <w:szCs w:val="24"/>
        </w:rPr>
        <w:t>The intelligent toy car is designed to capture the signs of two major symptoms in children with ASD, i.e.</w:t>
      </w:r>
      <w:ins w:id="122" w:author="bijan mehralizadeh" w:date="2021-12-24T21:29: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obsessive attention to detail and repetitive behaviors.</w:t>
      </w:r>
      <w:del w:id="123" w:author="bijan mehralizadeh" w:date="2021-12-24T21:29:00Z">
        <w:r w:rsidRPr="00491548" w:rsidDel="00F63E51">
          <w:rPr>
            <w:rFonts w:asciiTheme="majorBidi" w:eastAsia="Times New Roman" w:hAnsiTheme="majorBidi" w:cstheme="majorBidi"/>
            <w:sz w:val="24"/>
            <w:szCs w:val="24"/>
          </w:rPr>
          <w:delText xml:space="preserve"> Thus, in the first design,</w:delText>
        </w:r>
      </w:del>
      <w:r w:rsidRPr="00491548">
        <w:rPr>
          <w:rFonts w:asciiTheme="majorBidi" w:eastAsia="Times New Roman" w:hAnsiTheme="majorBidi" w:cstheme="majorBidi"/>
          <w:sz w:val="24"/>
          <w:szCs w:val="24"/>
        </w:rPr>
        <w:t xml:space="preserve"> i.e.</w:t>
      </w:r>
      <w:ins w:id="124" w:author="bijan mehralizadeh" w:date="2021-12-24T21:29:00Z">
        <w:r w:rsidR="00F63E51">
          <w:rPr>
            <w:rFonts w:asciiTheme="majorBidi" w:eastAsia="Times New Roman" w:hAnsiTheme="majorBidi" w:cstheme="majorBidi"/>
            <w:sz w:val="24"/>
            <w:szCs w:val="24"/>
          </w:rPr>
          <w:t xml:space="preserve">, </w:t>
        </w:r>
        <w:r w:rsidR="00F63E51" w:rsidRPr="00491548">
          <w:rPr>
            <w:rFonts w:asciiTheme="majorBidi" w:eastAsia="Times New Roman" w:hAnsiTheme="majorBidi" w:cstheme="majorBidi"/>
            <w:sz w:val="24"/>
            <w:szCs w:val="24"/>
          </w:rPr>
          <w:t>Thus, in the first design</w:t>
        </w:r>
      </w:ins>
      <w:r w:rsidRPr="00491548">
        <w:rPr>
          <w:rFonts w:asciiTheme="majorBidi" w:eastAsia="Times New Roman" w:hAnsiTheme="majorBidi" w:cstheme="majorBidi"/>
          <w:sz w:val="24"/>
          <w:szCs w:val="24"/>
        </w:rPr>
        <w:t xml:space="preserve"> Intelligent Toy Car 1.</w:t>
      </w:r>
      <w:ins w:id="125" w:author="bijan mehralizadeh" w:date="2021-12-24T21:29:00Z">
        <w:r w:rsidR="00F63E51">
          <w:rPr>
            <w:rFonts w:asciiTheme="majorBidi" w:eastAsia="Times New Roman" w:hAnsiTheme="majorBidi" w:cstheme="majorBidi"/>
            <w:sz w:val="24"/>
            <w:szCs w:val="24"/>
          </w:rPr>
          <w:t>0</w:t>
        </w:r>
      </w:ins>
      <w:del w:id="126" w:author="bijan mehralizadeh" w:date="2021-12-24T21:29:00Z">
        <w:r w:rsidRPr="00491548" w:rsidDel="00F63E51">
          <w:rPr>
            <w:rFonts w:asciiTheme="majorBidi" w:eastAsia="Times New Roman" w:hAnsiTheme="majorBidi" w:cstheme="majorBidi"/>
            <w:sz w:val="24"/>
            <w:szCs w:val="24"/>
          </w:rPr>
          <w:delText>o</w:delText>
        </w:r>
      </w:del>
      <w:r w:rsidRPr="0049154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 Wii Mute</w:t>
      </w:r>
      <w:r w:rsidR="006A31FD">
        <w:rPr>
          <w:rFonts w:asciiTheme="majorBidi" w:eastAsia="Times New Roman" w:hAnsiTheme="majorBidi" w:cstheme="majorBidi"/>
          <w:sz w:val="24"/>
          <w:szCs w:val="24"/>
        </w:rPr>
        <w:t xml:space="preserve"> handle which includes </w:t>
      </w:r>
      <w:r w:rsidRPr="00491548">
        <w:rPr>
          <w:rFonts w:asciiTheme="majorBidi" w:eastAsia="Times New Roman" w:hAnsiTheme="majorBidi" w:cstheme="majorBidi"/>
          <w:sz w:val="24"/>
          <w:szCs w:val="24"/>
        </w:rPr>
        <w:t>an accelerometer</w:t>
      </w:r>
      <w:ins w:id="127" w:author="bijan mehralizadeh" w:date="2021-12-24T21:30: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was placed in the car. </w:t>
      </w:r>
      <w:r w:rsidR="006A31FD">
        <w:rPr>
          <w:rFonts w:asciiTheme="majorBidi" w:eastAsia="Times New Roman" w:hAnsiTheme="majorBidi" w:cstheme="majorBidi"/>
          <w:sz w:val="24"/>
          <w:szCs w:val="24"/>
        </w:rPr>
        <w:t>Our new design, t</w:t>
      </w:r>
      <w:r w:rsidR="00310BE2" w:rsidRPr="00491548">
        <w:rPr>
          <w:rFonts w:asciiTheme="majorBidi" w:eastAsia="Times New Roman" w:hAnsiTheme="majorBidi" w:cstheme="majorBidi"/>
          <w:sz w:val="24"/>
          <w:szCs w:val="24"/>
        </w:rPr>
        <w:t xml:space="preserve">he </w:t>
      </w:r>
      <w:r w:rsidR="00C27452" w:rsidRPr="00491548">
        <w:rPr>
          <w:rFonts w:asciiTheme="majorBidi" w:eastAsia="Times New Roman" w:hAnsiTheme="majorBidi" w:cstheme="majorBidi"/>
          <w:sz w:val="24"/>
          <w:szCs w:val="24"/>
        </w:rPr>
        <w:t>intelligent</w:t>
      </w:r>
      <w:r w:rsidR="00310BE2" w:rsidRPr="00491548">
        <w:rPr>
          <w:rFonts w:asciiTheme="majorBidi" w:eastAsia="Times New Roman" w:hAnsiTheme="majorBidi" w:cstheme="majorBidi"/>
          <w:sz w:val="24"/>
          <w:szCs w:val="24"/>
        </w:rPr>
        <w:t xml:space="preserve"> toy car </w:t>
      </w:r>
      <w:r w:rsidR="00CB655D" w:rsidRPr="00491548">
        <w:rPr>
          <w:rFonts w:asciiTheme="majorBidi" w:eastAsia="Times New Roman" w:hAnsiTheme="majorBidi" w:cstheme="majorBidi"/>
          <w:sz w:val="24"/>
          <w:szCs w:val="24"/>
        </w:rPr>
        <w:t>2.0</w:t>
      </w:r>
      <w:r w:rsidR="001C7452" w:rsidRPr="00491548">
        <w:rPr>
          <w:rFonts w:asciiTheme="majorBidi" w:eastAsia="Times New Roman" w:hAnsiTheme="majorBidi" w:cstheme="majorBidi"/>
          <w:sz w:val="24"/>
          <w:szCs w:val="24"/>
        </w:rPr>
        <w:t xml:space="preserve"> (Fig. 1(a))</w:t>
      </w:r>
      <w:r w:rsidR="006A31FD">
        <w:rPr>
          <w:rFonts w:asciiTheme="majorBidi" w:eastAsia="Times New Roman" w:hAnsiTheme="majorBidi" w:cstheme="majorBidi"/>
          <w:sz w:val="24"/>
          <w:szCs w:val="24"/>
        </w:rPr>
        <w:t>,</w:t>
      </w:r>
      <w:r w:rsidR="00CB655D" w:rsidRPr="00491548">
        <w:rPr>
          <w:rFonts w:asciiTheme="majorBidi" w:eastAsia="Times New Roman" w:hAnsiTheme="majorBidi" w:cstheme="majorBidi"/>
          <w:sz w:val="24"/>
          <w:szCs w:val="24"/>
        </w:rPr>
        <w:t xml:space="preserve"> </w:t>
      </w:r>
      <w:r w:rsidR="00536633" w:rsidRPr="00491548">
        <w:rPr>
          <w:rFonts w:asciiTheme="majorBidi" w:eastAsia="Times New Roman" w:hAnsiTheme="majorBidi" w:cstheme="majorBidi"/>
          <w:sz w:val="24"/>
          <w:szCs w:val="24"/>
        </w:rPr>
        <w:t xml:space="preserve">has </w:t>
      </w:r>
      <w:r w:rsidR="00821066" w:rsidRPr="00491548">
        <w:rPr>
          <w:rFonts w:asciiTheme="majorBidi" w:eastAsia="Times New Roman" w:hAnsiTheme="majorBidi" w:cstheme="majorBidi"/>
          <w:sz w:val="24"/>
          <w:szCs w:val="24"/>
        </w:rPr>
        <w:t xml:space="preserve">had </w:t>
      </w:r>
      <w:r w:rsidR="00536633" w:rsidRPr="00491548">
        <w:rPr>
          <w:rFonts w:asciiTheme="majorBidi" w:eastAsia="Times New Roman" w:hAnsiTheme="majorBidi" w:cstheme="majorBidi"/>
          <w:sz w:val="24"/>
          <w:szCs w:val="24"/>
        </w:rPr>
        <w:t xml:space="preserve">multiple upgrades </w:t>
      </w:r>
      <w:r w:rsidR="00821066" w:rsidRPr="00491548">
        <w:rPr>
          <w:rFonts w:asciiTheme="majorBidi" w:eastAsia="Times New Roman" w:hAnsiTheme="majorBidi" w:cstheme="majorBidi"/>
          <w:sz w:val="24"/>
          <w:szCs w:val="24"/>
        </w:rPr>
        <w:t>with respect to its first design.</w:t>
      </w:r>
      <w:r w:rsidR="00A3591C" w:rsidRPr="00491548">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w:t>
      </w:r>
      <w:r w:rsidR="008727F9" w:rsidRPr="00976DF2">
        <w:rPr>
          <w:rFonts w:asciiTheme="majorBidi" w:eastAsia="Times New Roman" w:hAnsiTheme="majorBidi" w:cstheme="majorBidi"/>
          <w:sz w:val="24"/>
          <w:szCs w:val="24"/>
        </w:rPr>
        <w:t>he new system has an inexpensive IoT board</w:t>
      </w:r>
      <w:r w:rsidR="00473D41" w:rsidRPr="00976DF2">
        <w:rPr>
          <w:rFonts w:asciiTheme="majorBidi" w:eastAsia="Times New Roman" w:hAnsiTheme="majorBidi" w:cstheme="majorBidi"/>
          <w:sz w:val="24"/>
          <w:szCs w:val="24"/>
        </w:rPr>
        <w:t xml:space="preserve"> </w:t>
      </w:r>
      <w:r w:rsidR="008727F9" w:rsidRPr="00976DF2">
        <w:rPr>
          <w:rFonts w:asciiTheme="majorBidi" w:eastAsia="Times New Roman" w:hAnsiTheme="majorBidi" w:cstheme="majorBidi"/>
          <w:sz w:val="24"/>
          <w:szCs w:val="24"/>
        </w:rPr>
        <w:t xml:space="preserve">ESP8266 </w:t>
      </w:r>
      <w:proofErr w:type="spellStart"/>
      <w:r w:rsidR="008727F9" w:rsidRPr="00976DF2">
        <w:rPr>
          <w:rFonts w:asciiTheme="majorBidi" w:eastAsia="Times New Roman" w:hAnsiTheme="majorBidi" w:cstheme="majorBidi"/>
          <w:sz w:val="24"/>
          <w:szCs w:val="24"/>
        </w:rPr>
        <w:t>NodeMCU</w:t>
      </w:r>
      <w:proofErr w:type="spellEnd"/>
      <w:r w:rsidR="00473D41" w:rsidRPr="004C6DA7">
        <w:rPr>
          <w:vertAlign w:val="superscript"/>
          <w:rPrChange w:id="128" w:author="bijan mehralizadeh" w:date="2021-12-25T00:11:00Z">
            <w:rPr/>
          </w:rPrChange>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he</w:t>
      </w:r>
      <w:r w:rsidR="0034585D" w:rsidRPr="00976DF2">
        <w:rPr>
          <w:rFonts w:asciiTheme="majorBidi" w:eastAsia="Times New Roman" w:hAnsiTheme="majorBidi" w:cstheme="majorBidi"/>
          <w:sz w:val="24"/>
          <w:szCs w:val="24"/>
        </w:rPr>
        <w:t xml:space="preserve"> cheap MEMS accelerometer ADXL345</w:t>
      </w:r>
      <w:r w:rsidR="004D7C74" w:rsidRPr="00976DF2">
        <w:rPr>
          <w:rFonts w:asciiTheme="majorBidi" w:eastAsia="Times New Roman" w:hAnsiTheme="majorBidi" w:cstheme="majorBidi"/>
          <w:sz w:val="24"/>
          <w:szCs w:val="24"/>
        </w:rPr>
        <w:t xml:space="preserve"> </w:t>
      </w:r>
      <w:ins w:id="129" w:author="bijan mehralizadeh" w:date="2021-12-24T21:30:00Z">
        <w:r w:rsidR="00F63E51">
          <w:rPr>
            <w:rFonts w:asciiTheme="majorBidi" w:eastAsia="Times New Roman" w:hAnsiTheme="majorBidi" w:cstheme="majorBidi"/>
            <w:sz w:val="24"/>
            <w:szCs w:val="24"/>
          </w:rPr>
          <w:t xml:space="preserve">is </w:t>
        </w:r>
      </w:ins>
      <w:r w:rsidR="00821066">
        <w:rPr>
          <w:rFonts w:asciiTheme="majorBidi" w:eastAsia="Times New Roman" w:hAnsiTheme="majorBidi" w:cstheme="majorBidi"/>
          <w:sz w:val="24"/>
          <w:szCs w:val="24"/>
        </w:rPr>
        <w:t>placed inside the car</w:t>
      </w:r>
      <w:ins w:id="130" w:author="bijan mehralizadeh" w:date="2021-12-24T21:30:00Z">
        <w:r w:rsidR="00F63E51">
          <w:rPr>
            <w:rFonts w:asciiTheme="majorBidi" w:eastAsia="Times New Roman" w:hAnsiTheme="majorBidi" w:cstheme="majorBidi"/>
            <w:sz w:val="24"/>
            <w:szCs w:val="24"/>
          </w:rPr>
          <w:t>,</w:t>
        </w:r>
      </w:ins>
      <w:r w:rsidR="00821066">
        <w:rPr>
          <w:rFonts w:asciiTheme="majorBidi" w:eastAsia="Times New Roman" w:hAnsiTheme="majorBidi" w:cstheme="majorBidi"/>
          <w:sz w:val="24"/>
          <w:szCs w:val="24"/>
        </w:rPr>
        <w:t xml:space="preserve"> </w:t>
      </w:r>
      <w:r w:rsidR="004D7C74" w:rsidRPr="00976DF2">
        <w:rPr>
          <w:rFonts w:asciiTheme="majorBidi" w:eastAsia="Times New Roman" w:hAnsiTheme="majorBidi" w:cstheme="majorBidi"/>
          <w:sz w:val="24"/>
          <w:szCs w:val="24"/>
        </w:rPr>
        <w:t xml:space="preserve">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t xml:space="preserve">are </w:t>
      </w:r>
      <w:r w:rsidR="00EF2BCA" w:rsidRPr="00976DF2">
        <w:rPr>
          <w:rFonts w:asciiTheme="majorBidi" w:eastAsia="Times New Roman" w:hAnsiTheme="majorBidi" w:cstheme="majorBidi"/>
          <w:sz w:val="24"/>
          <w:szCs w:val="24"/>
        </w:rPr>
        <w:t xml:space="preserve">installed on </w:t>
      </w:r>
      <w:r w:rsidR="00821066">
        <w:rPr>
          <w:rFonts w:asciiTheme="majorBidi" w:eastAsia="Times New Roman" w:hAnsiTheme="majorBidi" w:cstheme="majorBidi"/>
          <w:sz w:val="24"/>
          <w:szCs w:val="24"/>
        </w:rPr>
        <w:t xml:space="preserve">the front and back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821066">
        <w:rPr>
          <w:rFonts w:asciiTheme="majorBidi" w:eastAsia="Times New Roman" w:hAnsiTheme="majorBidi" w:cstheme="majorBidi"/>
          <w:sz w:val="24"/>
          <w:szCs w:val="24"/>
        </w:rPr>
        <w:t xml:space="preserve"> of the car</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w:t>
      </w:r>
      <w:ins w:id="131" w:author="bijan mehralizadeh" w:date="2021-12-24T21:30:00Z">
        <w:r w:rsidR="00F63E51">
          <w:rPr>
            <w:rFonts w:asciiTheme="majorBidi" w:eastAsia="Times New Roman" w:hAnsiTheme="majorBidi" w:cstheme="majorBidi"/>
            <w:sz w:val="24"/>
            <w:szCs w:val="24"/>
          </w:rPr>
          <w:t>,</w:t>
        </w:r>
      </w:ins>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w:t>
      </w:r>
      <w:r w:rsidR="00821066">
        <w:rPr>
          <w:rFonts w:asciiTheme="majorBidi" w:eastAsia="Times New Roman" w:hAnsiTheme="majorBidi" w:cstheme="majorBidi"/>
          <w:sz w:val="24"/>
          <w:szCs w:val="24"/>
        </w:rPr>
        <w:t>shown</w:t>
      </w:r>
      <w:r w:rsidR="00821066" w:rsidRPr="00976DF2">
        <w:rPr>
          <w:rFonts w:asciiTheme="majorBidi" w:eastAsia="Times New Roman" w:hAnsiTheme="majorBidi" w:cstheme="majorBidi"/>
          <w:sz w:val="24"/>
          <w:szCs w:val="24"/>
        </w:rPr>
        <w:t xml:space="preserve"> </w:t>
      </w:r>
      <w:r w:rsidR="00117630" w:rsidRPr="00976DF2">
        <w:rPr>
          <w:rFonts w:asciiTheme="majorBidi" w:eastAsia="Times New Roman" w:hAnsiTheme="majorBidi" w:cstheme="majorBidi"/>
          <w:sz w:val="24"/>
          <w:szCs w:val="24"/>
        </w:rPr>
        <w:t xml:space="preserve">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59A0C01D" w:rsidR="00B30193" w:rsidRDefault="00B30193" w:rsidP="003307AE">
      <w:pPr>
        <w:rPr>
          <w:ins w:id="132" w:author="bijan mehralizadeh" w:date="2021-12-25T00:01:00Z"/>
          <w:rFonts w:asciiTheme="majorBidi" w:eastAsia="Times New Roman" w:hAnsiTheme="majorBidi" w:cstheme="majorBidi"/>
          <w:sz w:val="24"/>
          <w:szCs w:val="24"/>
        </w:rPr>
      </w:pPr>
      <w:r w:rsidRPr="00976DF2">
        <w:rPr>
          <w:rFonts w:asciiTheme="majorBidi" w:eastAsia="Times New Roman" w:hAnsiTheme="majorBidi" w:cstheme="majorBidi"/>
          <w:sz w:val="24"/>
          <w:szCs w:val="24"/>
        </w:rPr>
        <w:lastRenderedPageBreak/>
        <w:t xml:space="preserve">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firmware is based on the Arduino ecosystem to make future R&amp;D more effortless. Also, </w:t>
      </w:r>
      <w:del w:id="133" w:author="bijan mehralizadeh" w:date="2021-12-24T21:30:00Z">
        <w:r w:rsidRPr="00976DF2" w:rsidDel="00F63E51">
          <w:rPr>
            <w:rFonts w:asciiTheme="majorBidi" w:eastAsia="Times New Roman" w:hAnsiTheme="majorBidi" w:cstheme="majorBidi"/>
            <w:sz w:val="24"/>
            <w:szCs w:val="24"/>
          </w:rPr>
          <w:delText>for interfacing with the system, a</w:delText>
        </w:r>
        <w:r w:rsidR="00F635C7" w:rsidDel="00F63E51">
          <w:rPr>
            <w:rFonts w:asciiTheme="majorBidi" w:eastAsia="Times New Roman" w:hAnsiTheme="majorBidi" w:cstheme="majorBidi"/>
            <w:sz w:val="24"/>
            <w:szCs w:val="24"/>
          </w:rPr>
          <w:delText>n</w:delText>
        </w:r>
        <w:r w:rsidRPr="00976DF2" w:rsidDel="00F63E51">
          <w:rPr>
            <w:rFonts w:asciiTheme="majorBidi" w:eastAsia="Times New Roman" w:hAnsiTheme="majorBidi" w:cstheme="majorBidi"/>
            <w:sz w:val="24"/>
            <w:szCs w:val="24"/>
          </w:rPr>
          <w:delText xml:space="preserve"> ROS (Robotic Operating System)</w:delText>
        </w:r>
        <w:r w:rsidR="00786DBD" w:rsidRPr="00976DF2" w:rsidDel="00F63E51">
          <w:rPr>
            <w:rStyle w:val="FootnoteReference"/>
            <w:rFonts w:asciiTheme="majorBidi" w:eastAsia="Times New Roman" w:hAnsiTheme="majorBidi" w:cstheme="majorBidi"/>
            <w:sz w:val="24"/>
            <w:szCs w:val="24"/>
          </w:rPr>
          <w:footnoteReference w:id="2"/>
        </w:r>
        <w:r w:rsidRPr="00976DF2" w:rsidDel="00F63E51">
          <w:rPr>
            <w:rFonts w:asciiTheme="majorBidi" w:eastAsia="Times New Roman" w:hAnsiTheme="majorBidi" w:cstheme="majorBidi"/>
            <w:sz w:val="24"/>
            <w:szCs w:val="24"/>
          </w:rPr>
          <w:delText xml:space="preserve"> package is developed</w:delText>
        </w:r>
      </w:del>
      <w:ins w:id="136" w:author="bijan mehralizadeh" w:date="2021-12-24T21:30:00Z">
        <w:r w:rsidR="00F63E51">
          <w:rPr>
            <w:rFonts w:asciiTheme="majorBidi" w:eastAsia="Times New Roman" w:hAnsiTheme="majorBidi" w:cstheme="majorBidi"/>
            <w:sz w:val="24"/>
            <w:szCs w:val="24"/>
          </w:rPr>
          <w:t>an ROS (Robotic Operating System) package is developed for interfacing with the system</w:t>
        </w:r>
      </w:ins>
      <w:r w:rsidRPr="00976DF2">
        <w:rPr>
          <w:rFonts w:asciiTheme="majorBidi" w:eastAsia="Times New Roman" w:hAnsiTheme="majorBidi" w:cstheme="majorBidi"/>
          <w:sz w:val="24"/>
          <w:szCs w:val="24"/>
        </w:rPr>
        <w:t xml:space="preserve">.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w:t>
      </w:r>
      <w:commentRangeStart w:id="137"/>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w:t>
      </w:r>
      <w:commentRangeEnd w:id="137"/>
      <w:r w:rsidR="00F635C7">
        <w:rPr>
          <w:rStyle w:val="CommentReference"/>
        </w:rPr>
        <w:commentReference w:id="137"/>
      </w:r>
      <w:r w:rsidRPr="00976DF2">
        <w:rPr>
          <w:rFonts w:asciiTheme="majorBidi" w:eastAsia="Times New Roman" w:hAnsiTheme="majorBidi" w:cstheme="majorBidi"/>
          <w:sz w:val="24"/>
          <w:szCs w:val="24"/>
        </w:rPr>
        <w:t>toy car in other systems more straightforward.</w:t>
      </w:r>
    </w:p>
    <w:p w14:paraId="741DD95A" w14:textId="77777777" w:rsidR="004C6DA7" w:rsidRPr="00976DF2" w:rsidRDefault="004C6DA7" w:rsidP="003307AE">
      <w:pPr>
        <w:rPr>
          <w:rFonts w:asciiTheme="majorBidi" w:eastAsia="Times New Roman" w:hAnsiTheme="majorBidi" w:cstheme="majorBidi"/>
          <w:color w:val="0E101A"/>
          <w:sz w:val="24"/>
          <w:szCs w:val="24"/>
        </w:rPr>
      </w:pPr>
    </w:p>
    <w:tbl>
      <w:tblPr>
        <w:tblW w:w="0" w:type="auto"/>
        <w:jc w:val="center"/>
        <w:tblLook w:val="0000" w:firstRow="0" w:lastRow="0" w:firstColumn="0" w:lastColumn="0" w:noHBand="0" w:noVBand="0"/>
      </w:tblPr>
      <w:tblGrid>
        <w:gridCol w:w="4760"/>
        <w:gridCol w:w="4596"/>
      </w:tblGrid>
      <w:tr w:rsidR="004C6DA7" w:rsidRPr="00196D5A" w14:paraId="698DC394" w14:textId="77777777" w:rsidTr="001D6A70">
        <w:trPr>
          <w:jc w:val="center"/>
          <w:ins w:id="138" w:author="bijan mehralizadeh" w:date="2021-12-25T00:01:00Z"/>
        </w:trPr>
        <w:tc>
          <w:tcPr>
            <w:tcW w:w="4057" w:type="dxa"/>
            <w:shd w:val="clear" w:color="auto" w:fill="auto"/>
            <w:vAlign w:val="center"/>
          </w:tcPr>
          <w:p w14:paraId="71F8FCE9" w14:textId="14298FB7" w:rsidR="004C6DA7" w:rsidRPr="00196D5A" w:rsidRDefault="004C6DA7" w:rsidP="001D6A70">
            <w:pPr>
              <w:pStyle w:val="MDPI52figure"/>
              <w:spacing w:before="0"/>
              <w:rPr>
                <w:ins w:id="139" w:author="bijan mehralizadeh" w:date="2021-12-25T00:01:00Z"/>
              </w:rPr>
            </w:pPr>
            <w:ins w:id="140" w:author="bijan mehralizadeh" w:date="2021-12-25T00:09:00Z">
              <w:r>
                <w:rPr>
                  <w:noProof/>
                </w:rPr>
                <w:drawing>
                  <wp:inline distT="0" distB="0" distL="0" distR="0" wp14:anchorId="1F136DEE" wp14:editId="36A9D770">
                    <wp:extent cx="2885440" cy="17422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919650" cy="1762868"/>
                            </a:xfrm>
                            <a:prstGeom prst="rect">
                              <a:avLst/>
                            </a:prstGeom>
                            <a:noFill/>
                            <a:ln>
                              <a:noFill/>
                            </a:ln>
                          </pic:spPr>
                        </pic:pic>
                      </a:graphicData>
                    </a:graphic>
                  </wp:inline>
                </w:drawing>
              </w:r>
            </w:ins>
          </w:p>
        </w:tc>
        <w:tc>
          <w:tcPr>
            <w:tcW w:w="4268" w:type="dxa"/>
          </w:tcPr>
          <w:p w14:paraId="780B6E27" w14:textId="60A9CE33" w:rsidR="004C6DA7" w:rsidRPr="00196D5A" w:rsidRDefault="004C6DA7" w:rsidP="001D6A70">
            <w:pPr>
              <w:pStyle w:val="MDPI52figure"/>
              <w:spacing w:before="0"/>
              <w:rPr>
                <w:ins w:id="141" w:author="bijan mehralizadeh" w:date="2021-12-25T00:01:00Z"/>
              </w:rPr>
            </w:pPr>
            <w:ins w:id="142" w:author="bijan mehralizadeh" w:date="2021-12-25T00:01:00Z">
              <w:r w:rsidRPr="00976DF2">
                <w:rPr>
                  <w:rFonts w:asciiTheme="majorBidi" w:hAnsiTheme="majorBidi" w:cstheme="majorBidi"/>
                  <w:noProof/>
                  <w:color w:val="0E101A"/>
                  <w:sz w:val="24"/>
                  <w:szCs w:val="24"/>
                </w:rPr>
                <w:drawing>
                  <wp:inline distT="0" distB="0" distL="0" distR="0" wp14:anchorId="6D586419" wp14:editId="3FCD97FF">
                    <wp:extent cx="2773045" cy="1880817"/>
                    <wp:effectExtent l="0" t="0" r="8255"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ins>
          </w:p>
        </w:tc>
      </w:tr>
      <w:tr w:rsidR="004C6DA7" w:rsidRPr="00196D5A" w14:paraId="4ED2C84C" w14:textId="77777777" w:rsidTr="001D6A70">
        <w:trPr>
          <w:jc w:val="center"/>
          <w:ins w:id="143" w:author="bijan mehralizadeh" w:date="2021-12-25T00:01:00Z"/>
        </w:trPr>
        <w:tc>
          <w:tcPr>
            <w:tcW w:w="4057" w:type="dxa"/>
            <w:shd w:val="clear" w:color="auto" w:fill="auto"/>
            <w:vAlign w:val="center"/>
          </w:tcPr>
          <w:p w14:paraId="7E94F6E1" w14:textId="77777777" w:rsidR="004C6DA7" w:rsidRPr="00196D5A" w:rsidRDefault="004C6DA7" w:rsidP="001D6A70">
            <w:pPr>
              <w:pStyle w:val="MDPI42tablebody"/>
              <w:rPr>
                <w:ins w:id="144" w:author="bijan mehralizadeh" w:date="2021-12-25T00:01:00Z"/>
              </w:rPr>
            </w:pPr>
            <w:ins w:id="145" w:author="bijan mehralizadeh" w:date="2021-12-25T00:01:00Z">
              <w:r w:rsidRPr="00196D5A">
                <w:t>(</w:t>
              </w:r>
              <w:r w:rsidRPr="00993A21">
                <w:rPr>
                  <w:b/>
                </w:rPr>
                <w:t>a</w:t>
              </w:r>
              <w:r w:rsidRPr="00196D5A">
                <w:t>)</w:t>
              </w:r>
            </w:ins>
          </w:p>
        </w:tc>
        <w:tc>
          <w:tcPr>
            <w:tcW w:w="4268" w:type="dxa"/>
          </w:tcPr>
          <w:p w14:paraId="33D00814" w14:textId="77777777" w:rsidR="004C6DA7" w:rsidRPr="00196D5A" w:rsidRDefault="004C6DA7" w:rsidP="001D6A70">
            <w:pPr>
              <w:pStyle w:val="MDPI42tablebody"/>
              <w:rPr>
                <w:ins w:id="146" w:author="bijan mehralizadeh" w:date="2021-12-25T00:01:00Z"/>
              </w:rPr>
            </w:pPr>
            <w:ins w:id="147" w:author="bijan mehralizadeh" w:date="2021-12-25T00:01:00Z">
              <w:r w:rsidRPr="00196D5A">
                <w:t>(</w:t>
              </w:r>
              <w:r w:rsidRPr="00993A21">
                <w:rPr>
                  <w:b/>
                </w:rPr>
                <w:t>b</w:t>
              </w:r>
              <w:r w:rsidRPr="00196D5A">
                <w:t>)</w:t>
              </w:r>
            </w:ins>
          </w:p>
        </w:tc>
      </w:tr>
    </w:tbl>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0ADDD80A" w:rsidR="00450018" w:rsidRPr="00976DF2" w:rsidRDefault="00450018" w:rsidP="00450018">
      <w:pPr>
        <w:keepNext/>
        <w:spacing w:after="0" w:line="240" w:lineRule="auto"/>
        <w:jc w:val="both"/>
        <w:rPr>
          <w:rFonts w:asciiTheme="majorBidi" w:hAnsiTheme="majorBidi" w:cstheme="majorBidi"/>
        </w:rPr>
      </w:pPr>
      <w:commentRangeStart w:id="148"/>
      <w:del w:id="149" w:author="bijan mehralizadeh" w:date="2021-12-24T21:13:00Z">
        <w:r w:rsidRPr="00976DF2" w:rsidDel="00023934">
          <w:rPr>
            <w:rFonts w:asciiTheme="majorBidi" w:eastAsia="Times New Roman" w:hAnsiTheme="majorBidi" w:cstheme="majorBidi"/>
            <w:noProof/>
            <w:color w:val="0E101A"/>
            <w:sz w:val="24"/>
            <w:szCs w:val="24"/>
          </w:rPr>
          <w:drawing>
            <wp:inline distT="0" distB="0" distL="0" distR="0" wp14:anchorId="51CB1015" wp14:editId="1AC8020A">
              <wp:extent cx="3046503" cy="206629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46503" cy="2066290"/>
                      </a:xfrm>
                      <a:prstGeom prst="rect">
                        <a:avLst/>
                      </a:prstGeom>
                      <a:noFill/>
                      <a:ln>
                        <a:noFill/>
                      </a:ln>
                    </pic:spPr>
                  </pic:pic>
                </a:graphicData>
              </a:graphic>
            </wp:inline>
          </w:drawing>
        </w:r>
      </w:del>
      <w:commentRangeEnd w:id="148"/>
      <w:r w:rsidR="00821066">
        <w:rPr>
          <w:rStyle w:val="CommentReference"/>
        </w:rPr>
        <w:commentReference w:id="148"/>
      </w:r>
    </w:p>
    <w:p w14:paraId="00000009" w14:textId="7A5C3891"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C0052C">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xml:space="preserve">. (a) the </w:t>
      </w:r>
      <w:r w:rsidR="00C27452">
        <w:rPr>
          <w:rFonts w:asciiTheme="majorBidi" w:hAnsiTheme="majorBidi" w:cstheme="majorBidi"/>
        </w:rPr>
        <w:t>intelligent</w:t>
      </w:r>
      <w:r w:rsidRPr="00976DF2">
        <w:rPr>
          <w:rFonts w:asciiTheme="majorBidi" w:hAnsiTheme="majorBidi" w:cstheme="majorBidi"/>
        </w:rPr>
        <w:t xml:space="preserve">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450D00BC" w:rsidR="00407061" w:rsidRPr="00976DF2" w:rsidRDefault="0086455C">
      <w:pPr>
        <w:spacing w:after="0" w:line="240" w:lineRule="auto"/>
        <w:jc w:val="both"/>
        <w:rPr>
          <w:rFonts w:asciiTheme="majorBidi" w:eastAsia="Times New Roman" w:hAnsiTheme="majorBidi" w:cstheme="majorBidi"/>
          <w:color w:val="0E101A"/>
          <w:sz w:val="36"/>
          <w:szCs w:val="36"/>
        </w:rPr>
      </w:pPr>
      <w:r>
        <w:rPr>
          <w:rFonts w:asciiTheme="majorBidi" w:eastAsia="Times New Roman" w:hAnsiTheme="majorBidi" w:cstheme="majorBidi"/>
          <w:color w:val="0E101A"/>
          <w:sz w:val="36"/>
          <w:szCs w:val="36"/>
        </w:rPr>
        <w:t>Experiments</w:t>
      </w:r>
    </w:p>
    <w:p w14:paraId="48A55FA4" w14:textId="1746D52B"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w:t>
      </w:r>
      <w:proofErr w:type="spellStart"/>
      <w:r w:rsidR="0086455C">
        <w:rPr>
          <w:rFonts w:asciiTheme="majorBidi" w:eastAsia="Times New Roman" w:hAnsiTheme="majorBidi" w:cstheme="majorBidi"/>
          <w:sz w:val="24"/>
          <w:szCs w:val="24"/>
        </w:rPr>
        <w:t>Dosste</w:t>
      </w:r>
      <w:proofErr w:type="spellEnd"/>
      <w:r w:rsidR="0086455C">
        <w:rPr>
          <w:rFonts w:asciiTheme="majorBidi" w:eastAsia="Times New Roman" w:hAnsiTheme="majorBidi" w:cstheme="majorBidi"/>
          <w:sz w:val="24"/>
          <w:szCs w:val="24"/>
        </w:rPr>
        <w:t xml:space="preserve">-Autism </w:t>
      </w:r>
      <w:r w:rsidR="00B30193" w:rsidRPr="00976DF2">
        <w:rPr>
          <w:rFonts w:asciiTheme="majorBidi" w:eastAsia="Times New Roman" w:hAnsiTheme="majorBidi" w:cstheme="majorBidi"/>
          <w:sz w:val="24"/>
          <w:szCs w:val="24"/>
        </w:rPr>
        <w:t>center</w:t>
      </w:r>
      <w:r w:rsidR="0086455C">
        <w:rPr>
          <w:rFonts w:asciiTheme="majorBidi" w:eastAsia="Times New Roman" w:hAnsiTheme="majorBidi" w:cstheme="majorBidi"/>
          <w:sz w:val="24"/>
          <w:szCs w:val="24"/>
        </w:rPr>
        <w:t xml:space="preserve"> (Autism friends center) in Tehran, Iran. T</w:t>
      </w:r>
      <w:r w:rsidR="00B30193" w:rsidRPr="00976DF2">
        <w:rPr>
          <w:rFonts w:asciiTheme="majorBidi" w:eastAsia="Times New Roman" w:hAnsiTheme="majorBidi" w:cstheme="majorBidi"/>
          <w:sz w:val="24"/>
          <w:szCs w:val="24"/>
        </w:rPr>
        <w:t xml:space="preserve">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was tested on 50 children</w:t>
      </w:r>
      <w:r w:rsidR="00C27452">
        <w:rPr>
          <w:rFonts w:asciiTheme="majorBidi" w:eastAsia="Times New Roman" w:hAnsiTheme="majorBidi" w:cstheme="majorBidi"/>
          <w:sz w:val="24"/>
          <w:szCs w:val="24"/>
        </w:rPr>
        <w:t xml:space="preserve"> ranging</w:t>
      </w:r>
      <w:r w:rsidR="00B30193" w:rsidRPr="00976DF2">
        <w:rPr>
          <w:rFonts w:asciiTheme="majorBidi" w:eastAsia="Times New Roman" w:hAnsiTheme="majorBidi" w:cstheme="majorBidi"/>
          <w:sz w:val="24"/>
          <w:szCs w:val="24"/>
        </w:rPr>
        <w:t xml:space="preserve"> from 3 to 6 years old</w:t>
      </w:r>
      <w:r w:rsidR="00C27452">
        <w:rPr>
          <w:rFonts w:asciiTheme="majorBidi" w:eastAsia="Times New Roman" w:hAnsiTheme="majorBidi" w:cstheme="majorBidi"/>
          <w:sz w:val="24"/>
          <w:szCs w:val="24"/>
        </w:rPr>
        <w:t xml:space="preserve"> in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children with ASD</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TD</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 xml:space="preserve">children, </w:t>
      </w:r>
      <w:r w:rsidR="00A42B44" w:rsidRPr="00976DF2">
        <w:rPr>
          <w:rFonts w:asciiTheme="majorBidi" w:eastAsia="Times New Roman" w:hAnsiTheme="majorBidi" w:cstheme="majorBidi"/>
          <w:sz w:val="24"/>
          <w:szCs w:val="24"/>
        </w:rPr>
        <w:t>and other</w:t>
      </w:r>
      <w:r w:rsidR="00B04B37">
        <w:rPr>
          <w:rFonts w:asciiTheme="majorBidi" w:eastAsia="Times New Roman" w:hAnsiTheme="majorBidi" w:cstheme="majorBidi"/>
          <w:sz w:val="24"/>
          <w:szCs w:val="24"/>
        </w:rPr>
        <w:t xml:space="preserve"> (CP and</w:t>
      </w:r>
      <w:del w:id="150" w:author="bijan mehralizadeh" w:date="2021-12-24T21:22:00Z">
        <w:r w:rsidR="00B04B37" w:rsidDel="00F63E51">
          <w:rPr>
            <w:rFonts w:asciiTheme="majorBidi" w:eastAsia="Times New Roman" w:hAnsiTheme="majorBidi" w:cstheme="majorBidi"/>
            <w:sz w:val="24"/>
            <w:szCs w:val="24"/>
          </w:rPr>
          <w:delText xml:space="preserve"> </w:delText>
        </w:r>
      </w:del>
      <w:r w:rsidR="00C27452">
        <w:rPr>
          <w:rFonts w:asciiTheme="majorBidi" w:eastAsia="Times New Roman" w:hAnsiTheme="majorBidi" w:cstheme="majorBidi"/>
          <w:sz w:val="24"/>
          <w:szCs w:val="24"/>
        </w:rPr>
        <w:t xml:space="preserve"> </w:t>
      </w:r>
      <w:r w:rsidR="00B04B37" w:rsidRPr="00976DF2">
        <w:rPr>
          <w:rFonts w:asciiTheme="majorBidi" w:eastAsia="Times New Roman" w:hAnsiTheme="majorBidi" w:cstheme="majorBidi"/>
          <w:sz w:val="24"/>
          <w:szCs w:val="24"/>
        </w:rPr>
        <w:t>fragile X syndrome</w:t>
      </w:r>
      <w:r w:rsidR="00B04B37">
        <w:rPr>
          <w:rFonts w:asciiTheme="majorBidi" w:eastAsia="Times New Roman" w:hAnsiTheme="majorBidi" w:cstheme="majorBidi"/>
          <w:sz w:val="24"/>
          <w:szCs w:val="24"/>
        </w:rPr>
        <w:t>)</w:t>
      </w:r>
      <w:r w:rsidR="00B04B37" w:rsidRPr="00976DF2">
        <w:rPr>
          <w:rFonts w:asciiTheme="majorBidi" w:eastAsia="Times New Roman" w:hAnsiTheme="majorBidi" w:cstheme="majorBidi"/>
          <w:sz w:val="24"/>
          <w:szCs w:val="24"/>
        </w:rPr>
        <w:t xml:space="preserve"> </w:t>
      </w:r>
      <w:r w:rsidR="00B04B37">
        <w:rPr>
          <w:rFonts w:asciiTheme="majorBidi" w:eastAsia="Times New Roman" w:hAnsiTheme="majorBidi" w:cstheme="majorBidi"/>
          <w:sz w:val="24"/>
          <w:szCs w:val="24"/>
        </w:rPr>
        <w:t xml:space="preserve">shown in </w:t>
      </w:r>
      <w:r w:rsidR="00C27452">
        <w:rPr>
          <w:rFonts w:asciiTheme="majorBidi" w:eastAsia="Times New Roman" w:hAnsiTheme="majorBidi" w:cstheme="majorBidi"/>
          <w:sz w:val="24"/>
          <w:szCs w:val="24"/>
        </w:rPr>
        <w:t>T</w:t>
      </w:r>
      <w:r w:rsidR="00963A88" w:rsidRPr="00976DF2">
        <w:rPr>
          <w:rFonts w:asciiTheme="majorBidi" w:eastAsia="Times New Roman" w:hAnsiTheme="majorBidi" w:cstheme="majorBidi"/>
          <w:sz w:val="24"/>
          <w:szCs w:val="24"/>
        </w:rPr>
        <w: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r w:rsidR="00C27452">
        <w:rPr>
          <w:rFonts w:asciiTheme="majorBidi" w:eastAsia="Times New Roman" w:hAnsiTheme="majorBidi" w:cstheme="majorBidi"/>
          <w:sz w:val="24"/>
          <w:szCs w:val="24"/>
        </w:rPr>
        <w:t xml:space="preserve">it has been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del w:id="151" w:author="bijan mehralizadeh" w:date="2021-12-24T21:23:00Z">
        <w:r w:rsidR="001E7880" w:rsidRPr="00976DF2" w:rsidDel="00F63E51">
          <w:rPr>
            <w:rFonts w:asciiTheme="majorBidi" w:eastAsia="Times New Roman" w:hAnsiTheme="majorBidi" w:cstheme="majorBidi"/>
            <w:color w:val="C00000"/>
            <w:sz w:val="24"/>
            <w:szCs w:val="24"/>
          </w:rPr>
          <w:delText xml:space="preserve">car </w:delText>
        </w:r>
      </w:del>
      <w:ins w:id="152" w:author="bijan mehralizadeh" w:date="2021-12-24T21:23:00Z">
        <w:r w:rsidR="00F63E51" w:rsidRPr="00976DF2">
          <w:rPr>
            <w:rFonts w:asciiTheme="majorBidi" w:eastAsia="Times New Roman" w:hAnsiTheme="majorBidi" w:cstheme="majorBidi"/>
            <w:color w:val="C00000"/>
            <w:sz w:val="24"/>
            <w:szCs w:val="24"/>
          </w:rPr>
          <w:t>car</w:t>
        </w:r>
        <w:r w:rsidR="00F63E51">
          <w:rPr>
            <w:rFonts w:asciiTheme="majorBidi" w:eastAsia="Times New Roman" w:hAnsiTheme="majorBidi" w:cstheme="majorBidi"/>
            <w:color w:val="C00000"/>
            <w:sz w:val="24"/>
            <w:szCs w:val="24"/>
          </w:rPr>
          <w:t>-</w:t>
        </w:r>
      </w:ins>
      <w:r w:rsidR="001E7880" w:rsidRPr="00976DF2">
        <w:rPr>
          <w:rFonts w:asciiTheme="majorBidi" w:eastAsia="Times New Roman" w:hAnsiTheme="majorBidi" w:cstheme="majorBidi"/>
          <w:color w:val="C00000"/>
          <w:sz w:val="24"/>
          <w:szCs w:val="24"/>
        </w:rPr>
        <w:t>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C27452">
        <w:rPr>
          <w:rFonts w:asciiTheme="majorBidi" w:eastAsia="Times New Roman" w:hAnsiTheme="majorBidi" w:cstheme="majorBidi"/>
          <w:color w:val="C00000"/>
          <w:sz w:val="24"/>
          <w:szCs w:val="24"/>
        </w:rPr>
        <w:t xml:space="preserve"> [17][18]</w:t>
      </w:r>
      <w:r w:rsidR="007F49EC" w:rsidRPr="00976DF2">
        <w:rPr>
          <w:rFonts w:asciiTheme="majorBidi" w:eastAsia="Times New Roman" w:hAnsiTheme="majorBidi" w:cstheme="majorBidi"/>
          <w:sz w:val="24"/>
          <w:szCs w:val="24"/>
        </w:rPr>
        <w:t>, we d</w:t>
      </w:r>
      <w:r w:rsidR="00C27452">
        <w:rPr>
          <w:rFonts w:asciiTheme="majorBidi" w:eastAsia="Times New Roman" w:hAnsiTheme="majorBidi" w:cstheme="majorBidi"/>
          <w:sz w:val="24"/>
          <w:szCs w:val="24"/>
        </w:rPr>
        <w:t>id</w:t>
      </w:r>
      <w:r w:rsidR="007F49EC" w:rsidRPr="00976DF2">
        <w:rPr>
          <w:rFonts w:asciiTheme="majorBidi" w:eastAsia="Times New Roman" w:hAnsiTheme="majorBidi" w:cstheme="majorBidi"/>
          <w:sz w:val="24"/>
          <w:szCs w:val="24"/>
        </w:rPr>
        <w:t xml:space="preserve">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w:t>
      </w:r>
      <w:r w:rsidR="00C27452">
        <w:rPr>
          <w:rFonts w:asciiTheme="majorBidi" w:eastAsia="Times New Roman" w:hAnsiTheme="majorBidi" w:cstheme="majorBidi"/>
          <w:sz w:val="24"/>
          <w:szCs w:val="24"/>
        </w:rPr>
        <w:t>subjects</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lay</w:t>
      </w:r>
      <w:r w:rsidR="00C27452">
        <w:rPr>
          <w:rFonts w:asciiTheme="majorBidi" w:eastAsia="Times New Roman" w:hAnsiTheme="majorBidi" w:cstheme="majorBidi"/>
          <w:sz w:val="24"/>
          <w:szCs w:val="24"/>
        </w:rPr>
        <w:t>ed</w:t>
      </w:r>
      <w:r w:rsidR="00B30193" w:rsidRPr="00976DF2">
        <w:rPr>
          <w:rFonts w:asciiTheme="majorBidi" w:eastAsia="Times New Roman" w:hAnsiTheme="majorBidi" w:cstheme="majorBidi"/>
          <w:sz w:val="24"/>
          <w:szCs w:val="24"/>
        </w:rPr>
        <w:t xml:space="preserve"> with t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for about 3 to 5 minutes in a 3x4 meters room</w:t>
      </w:r>
      <w:r w:rsidR="00C27452">
        <w:rPr>
          <w:rFonts w:asciiTheme="majorBidi" w:eastAsia="Times New Roman" w:hAnsiTheme="majorBidi" w:cstheme="majorBidi"/>
          <w:sz w:val="24"/>
          <w:szCs w:val="24"/>
        </w:rPr>
        <w:t>. The</w:t>
      </w:r>
      <w:r w:rsidR="00B30193" w:rsidRPr="00976DF2">
        <w:rPr>
          <w:rFonts w:asciiTheme="majorBidi" w:eastAsia="Times New Roman" w:hAnsiTheme="majorBidi" w:cstheme="majorBidi"/>
          <w:sz w:val="24"/>
          <w:szCs w:val="24"/>
        </w:rPr>
        <w:t xml:space="preserve"> child</w:t>
      </w:r>
      <w:r w:rsidR="00C27452">
        <w:rPr>
          <w:rFonts w:asciiTheme="majorBidi" w:eastAsia="Times New Roman" w:hAnsiTheme="majorBidi" w:cstheme="majorBidi"/>
          <w:sz w:val="24"/>
          <w:szCs w:val="24"/>
        </w:rPr>
        <w:t>ren</w:t>
      </w:r>
      <w:r w:rsidR="00B30193" w:rsidRPr="00976DF2">
        <w:rPr>
          <w:rFonts w:asciiTheme="majorBidi" w:eastAsia="Times New Roman" w:hAnsiTheme="majorBidi" w:cstheme="majorBidi"/>
          <w:sz w:val="24"/>
          <w:szCs w:val="24"/>
        </w:rPr>
        <w:t xml:space="preserve"> could </w:t>
      </w:r>
      <w:r w:rsidR="00C27452">
        <w:rPr>
          <w:rFonts w:asciiTheme="majorBidi" w:eastAsia="Times New Roman" w:hAnsiTheme="majorBidi" w:cstheme="majorBidi"/>
          <w:sz w:val="24"/>
          <w:szCs w:val="24"/>
        </w:rPr>
        <w:t xml:space="preserve">play in the </w:t>
      </w:r>
      <w:r w:rsidR="00B30193" w:rsidRPr="00976DF2">
        <w:rPr>
          <w:rFonts w:asciiTheme="majorBidi" w:eastAsia="Times New Roman" w:hAnsiTheme="majorBidi" w:cstheme="majorBidi"/>
          <w:sz w:val="24"/>
          <w:szCs w:val="24"/>
        </w:rPr>
        <w:t xml:space="preserve">test room alone or with </w:t>
      </w:r>
      <w:r w:rsidR="000C3614">
        <w:rPr>
          <w:rFonts w:asciiTheme="majorBidi" w:eastAsia="Times New Roman" w:hAnsiTheme="majorBidi" w:cstheme="majorBidi"/>
          <w:sz w:val="24"/>
          <w:szCs w:val="24"/>
        </w:rPr>
        <w:t>their</w:t>
      </w:r>
      <w:r w:rsidR="00B30193" w:rsidRPr="00976DF2">
        <w:rPr>
          <w:rFonts w:asciiTheme="majorBidi" w:eastAsia="Times New Roman" w:hAnsiTheme="majorBidi" w:cstheme="majorBidi"/>
          <w:sz w:val="24"/>
          <w:szCs w:val="24"/>
        </w:rPr>
        <w:t xml:space="preserve"> parents</w:t>
      </w:r>
      <w:r w:rsidR="000C3614">
        <w:rPr>
          <w:rFonts w:asciiTheme="majorBidi" w:eastAsia="Times New Roman" w:hAnsiTheme="majorBidi" w:cstheme="majorBidi"/>
          <w:sz w:val="24"/>
          <w:szCs w:val="24"/>
        </w:rPr>
        <w:t xml:space="preserve"> or therapists</w:t>
      </w:r>
      <w:r w:rsidR="00B30193" w:rsidRPr="00976DF2">
        <w:rPr>
          <w:rFonts w:asciiTheme="majorBidi" w:eastAsia="Times New Roman" w:hAnsiTheme="majorBidi" w:cstheme="majorBidi"/>
          <w:sz w:val="24"/>
          <w:szCs w:val="24"/>
        </w:rPr>
        <w:t xml:space="preserve">. The recorded data from each participant consists of time, acceleration in 3 dimensions, </w:t>
      </w:r>
      <w:r w:rsidR="000C3614">
        <w:rPr>
          <w:rFonts w:asciiTheme="majorBidi" w:eastAsia="Times New Roman" w:hAnsiTheme="majorBidi" w:cstheme="majorBidi"/>
          <w:sz w:val="24"/>
          <w:szCs w:val="24"/>
        </w:rPr>
        <w:t>front</w:t>
      </w:r>
      <w:r w:rsidR="000C3614"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and back wheel rotation </w:t>
      </w:r>
      <w:r w:rsidR="000C3614">
        <w:rPr>
          <w:rFonts w:asciiTheme="majorBidi" w:eastAsia="Times New Roman" w:hAnsiTheme="majorBidi" w:cstheme="majorBidi"/>
          <w:sz w:val="24"/>
          <w:szCs w:val="24"/>
        </w:rPr>
        <w:t>counts</w:t>
      </w:r>
      <w:r w:rsidR="00B30193" w:rsidRPr="00976DF2">
        <w:rPr>
          <w:rFonts w:asciiTheme="majorBidi" w:eastAsia="Times New Roman" w:hAnsiTheme="majorBidi" w:cstheme="majorBidi"/>
          <w:sz w:val="24"/>
          <w:szCs w:val="24"/>
        </w:rPr>
        <w:t xml:space="preserve"> saved in a database. </w:t>
      </w:r>
      <w:commentRangeStart w:id="153"/>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153"/>
      <w:r w:rsidR="006E07F0" w:rsidRPr="00976DF2">
        <w:rPr>
          <w:rStyle w:val="CommentReference"/>
          <w:rFonts w:asciiTheme="majorBidi" w:hAnsiTheme="majorBidi" w:cstheme="majorBidi"/>
        </w:rPr>
        <w:commentReference w:id="153"/>
      </w:r>
      <w:r w:rsidR="00B04B37">
        <w:rPr>
          <w:rFonts w:asciiTheme="majorBidi" w:eastAsia="Times New Roman" w:hAnsiTheme="majorBidi" w:cstheme="majorBidi"/>
          <w:sz w:val="24"/>
          <w:szCs w:val="24"/>
        </w:rPr>
        <w:t xml:space="preserve"> Furthermore, the </w:t>
      </w:r>
      <w:del w:id="154" w:author="bijan mehralizadeh" w:date="2021-12-24T21:22:00Z">
        <w:r w:rsidR="00B04B37" w:rsidDel="00F63E51">
          <w:rPr>
            <w:rFonts w:asciiTheme="majorBidi" w:eastAsia="Times New Roman" w:hAnsiTheme="majorBidi" w:cstheme="majorBidi"/>
            <w:sz w:val="24"/>
            <w:szCs w:val="24"/>
          </w:rPr>
          <w:delText xml:space="preserve">parents’ </w:delText>
        </w:r>
      </w:del>
      <w:ins w:id="155" w:author="bijan mehralizadeh" w:date="2021-12-24T21:22:00Z">
        <w:r w:rsidR="00F63E51">
          <w:rPr>
            <w:rFonts w:asciiTheme="majorBidi" w:eastAsia="Times New Roman" w:hAnsiTheme="majorBidi" w:cstheme="majorBidi"/>
            <w:sz w:val="24"/>
            <w:szCs w:val="24"/>
          </w:rPr>
          <w:t xml:space="preserve">parents' </w:t>
        </w:r>
      </w:ins>
      <w:r w:rsidR="00B04B37">
        <w:rPr>
          <w:rFonts w:asciiTheme="majorBidi" w:eastAsia="Times New Roman" w:hAnsiTheme="majorBidi" w:cstheme="majorBidi"/>
          <w:sz w:val="24"/>
          <w:szCs w:val="24"/>
        </w:rPr>
        <w:t xml:space="preserve">consent </w:t>
      </w:r>
      <w:del w:id="156" w:author="bijan mehralizadeh" w:date="2021-12-24T21:22:00Z">
        <w:r w:rsidR="00B04B37" w:rsidDel="00F63E51">
          <w:rPr>
            <w:rFonts w:asciiTheme="majorBidi" w:eastAsia="Times New Roman" w:hAnsiTheme="majorBidi" w:cstheme="majorBidi"/>
            <w:sz w:val="24"/>
            <w:szCs w:val="24"/>
          </w:rPr>
          <w:delText xml:space="preserve">were </w:delText>
        </w:r>
      </w:del>
      <w:ins w:id="157" w:author="bijan mehralizadeh" w:date="2021-12-24T21:22:00Z">
        <w:r w:rsidR="00F63E51">
          <w:rPr>
            <w:rFonts w:asciiTheme="majorBidi" w:eastAsia="Times New Roman" w:hAnsiTheme="majorBidi" w:cstheme="majorBidi"/>
            <w:sz w:val="24"/>
            <w:szCs w:val="24"/>
          </w:rPr>
          <w:t xml:space="preserve">was </w:t>
        </w:r>
      </w:ins>
      <w:r w:rsidR="00B04B37">
        <w:rPr>
          <w:rFonts w:asciiTheme="majorBidi" w:eastAsia="Times New Roman" w:hAnsiTheme="majorBidi" w:cstheme="majorBidi"/>
          <w:sz w:val="24"/>
          <w:szCs w:val="24"/>
        </w:rPr>
        <w:t xml:space="preserve">taken for all the participants. </w:t>
      </w:r>
    </w:p>
    <w:p w14:paraId="0B52F6F0" w14:textId="2C0013D4" w:rsidR="00B30193" w:rsidRPr="00976DF2" w:rsidRDefault="00B30193" w:rsidP="00B30193">
      <w:pPr>
        <w:spacing w:after="0" w:line="240" w:lineRule="auto"/>
        <w:rPr>
          <w:rFonts w:asciiTheme="majorBidi" w:eastAsia="Times New Roman" w:hAnsiTheme="majorBidi" w:cstheme="majorBidi"/>
          <w:sz w:val="24"/>
          <w:szCs w:val="24"/>
        </w:rPr>
      </w:pPr>
      <w:del w:id="158" w:author="bijan mehralizadeh" w:date="2021-12-24T21:26:00Z">
        <w:r w:rsidRPr="00976DF2" w:rsidDel="00F63E51">
          <w:rPr>
            <w:rFonts w:asciiTheme="majorBidi" w:eastAsia="Times New Roman" w:hAnsiTheme="majorBidi" w:cstheme="majorBidi"/>
            <w:sz w:val="24"/>
            <w:szCs w:val="24"/>
          </w:rPr>
          <w:delText xml:space="preserve">From </w:delText>
        </w:r>
      </w:del>
      <w:del w:id="159" w:author="bijan mehralizadeh" w:date="2021-12-24T21:27:00Z">
        <w:r w:rsidRPr="00976DF2" w:rsidDel="00F63E51">
          <w:rPr>
            <w:rFonts w:asciiTheme="majorBidi" w:eastAsia="Times New Roman" w:hAnsiTheme="majorBidi" w:cstheme="majorBidi"/>
            <w:sz w:val="24"/>
            <w:szCs w:val="24"/>
          </w:rPr>
          <w:delText xml:space="preserve">the 28 </w:delText>
        </w:r>
        <w:r w:rsidR="00B04B37" w:rsidDel="00F63E51">
          <w:rPr>
            <w:rFonts w:asciiTheme="majorBidi" w:eastAsia="Times New Roman" w:hAnsiTheme="majorBidi" w:cstheme="majorBidi"/>
            <w:sz w:val="24"/>
            <w:szCs w:val="24"/>
          </w:rPr>
          <w:delText xml:space="preserve">children with </w:delText>
        </w:r>
      </w:del>
      <w:r w:rsidR="00B04B37">
        <w:rPr>
          <w:rFonts w:asciiTheme="majorBidi" w:eastAsia="Times New Roman" w:hAnsiTheme="majorBidi" w:cstheme="majorBidi"/>
          <w:sz w:val="24"/>
          <w:szCs w:val="24"/>
        </w:rPr>
        <w:t>ASD</w:t>
      </w:r>
      <w:ins w:id="160" w:author="bijan mehralizadeh" w:date="2021-12-24T21:27:00Z">
        <w:r w:rsidR="00F63E51">
          <w:rPr>
            <w:rFonts w:asciiTheme="majorBidi" w:eastAsia="Times New Roman" w:hAnsiTheme="majorBidi" w:cstheme="majorBidi"/>
            <w:sz w:val="24"/>
            <w:szCs w:val="24"/>
          </w:rPr>
          <w:t xml:space="preserve"> group has 28 children that</w:t>
        </w:r>
      </w:ins>
      <w:del w:id="161" w:author="bijan mehralizadeh" w:date="2021-12-24T21:27:00Z">
        <w:r w:rsidRPr="00976DF2" w:rsidDel="00F63E51">
          <w:rPr>
            <w:rFonts w:asciiTheme="majorBidi" w:eastAsia="Times New Roman" w:hAnsiTheme="majorBidi" w:cstheme="majorBidi"/>
            <w:sz w:val="24"/>
            <w:szCs w:val="24"/>
          </w:rPr>
          <w:delText>,</w:delText>
        </w:r>
      </w:del>
      <w:r w:rsidRPr="00976DF2">
        <w:rPr>
          <w:rFonts w:asciiTheme="majorBidi" w:eastAsia="Times New Roman" w:hAnsiTheme="majorBidi" w:cstheme="majorBidi"/>
          <w:sz w:val="24"/>
          <w:szCs w:val="24"/>
        </w:rPr>
        <w:t xml:space="preserve"> </w:t>
      </w:r>
      <w:del w:id="162" w:author="bijan mehralizadeh" w:date="2021-12-24T21:26:00Z">
        <w:r w:rsidRPr="00976DF2" w:rsidDel="00F63E51">
          <w:rPr>
            <w:rFonts w:asciiTheme="majorBidi" w:eastAsia="Times New Roman" w:hAnsiTheme="majorBidi" w:cstheme="majorBidi"/>
            <w:sz w:val="24"/>
            <w:szCs w:val="24"/>
          </w:rPr>
          <w:delText xml:space="preserve">5 </w:delText>
        </w:r>
      </w:del>
      <w:ins w:id="163" w:author="bijan mehralizadeh" w:date="2021-12-24T21:26:00Z">
        <w:r w:rsidR="00F63E51">
          <w:rPr>
            <w:rFonts w:asciiTheme="majorBidi" w:eastAsia="Times New Roman" w:hAnsiTheme="majorBidi" w:cstheme="majorBidi"/>
            <w:sz w:val="24"/>
            <w:szCs w:val="24"/>
          </w:rPr>
          <w:t>five</w:t>
        </w:r>
      </w:ins>
      <w:ins w:id="164" w:author="bijan mehralizadeh" w:date="2021-12-24T21:27:00Z">
        <w:r w:rsidR="00F63E51">
          <w:rPr>
            <w:rFonts w:asciiTheme="majorBidi" w:eastAsia="Times New Roman" w:hAnsiTheme="majorBidi" w:cstheme="majorBidi"/>
            <w:sz w:val="24"/>
            <w:szCs w:val="24"/>
          </w:rPr>
          <w:t xml:space="preserve"> of them</w:t>
        </w:r>
      </w:ins>
      <w:ins w:id="165" w:author="bijan mehralizadeh" w:date="2021-12-24T21:26:00Z">
        <w:r w:rsidR="00F63E51" w:rsidRPr="00976DF2">
          <w:rPr>
            <w:rFonts w:asciiTheme="majorBidi" w:eastAsia="Times New Roman" w:hAnsiTheme="majorBidi" w:cstheme="majorBidi"/>
            <w:sz w:val="24"/>
            <w:szCs w:val="24"/>
          </w:rPr>
          <w:t xml:space="preserve"> </w:t>
        </w:r>
      </w:ins>
      <w:del w:id="166" w:author="bijan mehralizadeh" w:date="2021-12-24T21:26:00Z">
        <w:r w:rsidRPr="00976DF2" w:rsidDel="00F63E51">
          <w:rPr>
            <w:rFonts w:asciiTheme="majorBidi" w:eastAsia="Times New Roman" w:hAnsiTheme="majorBidi" w:cstheme="majorBidi"/>
            <w:sz w:val="24"/>
            <w:szCs w:val="24"/>
          </w:rPr>
          <w:delText xml:space="preserve">of them </w:delText>
        </w:r>
      </w:del>
      <w:r w:rsidRPr="00976DF2">
        <w:rPr>
          <w:rFonts w:asciiTheme="majorBidi" w:eastAsia="Times New Roman" w:hAnsiTheme="majorBidi" w:cstheme="majorBidi"/>
          <w:sz w:val="24"/>
          <w:szCs w:val="24"/>
        </w:rPr>
        <w:t xml:space="preserve">did not seem interested in playing with 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and </w:t>
      </w:r>
      <w:r w:rsidRPr="004C6DA7">
        <w:rPr>
          <w:rFonts w:asciiTheme="majorBidi" w:eastAsia="Times New Roman" w:hAnsiTheme="majorBidi" w:cstheme="majorBidi"/>
          <w:sz w:val="24"/>
          <w:szCs w:val="24"/>
        </w:rPr>
        <w:t xml:space="preserve">neglected </w:t>
      </w:r>
      <w:commentRangeStart w:id="167"/>
      <w:r w:rsidRPr="004C6DA7">
        <w:rPr>
          <w:rFonts w:asciiTheme="majorBidi" w:eastAsia="Times New Roman" w:hAnsiTheme="majorBidi" w:cstheme="majorBidi"/>
          <w:sz w:val="24"/>
          <w:szCs w:val="24"/>
        </w:rPr>
        <w:t>it</w:t>
      </w:r>
      <w:commentRangeEnd w:id="167"/>
      <w:r w:rsidR="001D67CA" w:rsidRPr="004C6DA7">
        <w:rPr>
          <w:rStyle w:val="CommentReference"/>
          <w:rFonts w:asciiTheme="majorBidi" w:hAnsiTheme="majorBidi" w:cstheme="majorBidi"/>
          <w:sz w:val="24"/>
          <w:szCs w:val="24"/>
          <w:rPrChange w:id="168" w:author="bijan mehralizadeh" w:date="2021-12-25T00:10:00Z">
            <w:rPr>
              <w:rStyle w:val="CommentReference"/>
            </w:rPr>
          </w:rPrChange>
        </w:rPr>
        <w:commentReference w:id="167"/>
      </w:r>
      <w:ins w:id="169" w:author="bijan mehralizadeh" w:date="2021-12-24T21:23:00Z">
        <w:r w:rsidR="00F63E51" w:rsidRPr="004C6DA7">
          <w:rPr>
            <w:rStyle w:val="CommentReference"/>
            <w:rFonts w:asciiTheme="majorBidi" w:hAnsiTheme="majorBidi" w:cstheme="majorBidi"/>
            <w:sz w:val="24"/>
            <w:szCs w:val="24"/>
            <w:rPrChange w:id="170" w:author="bijan mehralizadeh" w:date="2021-12-25T00:10:00Z">
              <w:rPr>
                <w:rStyle w:val="CommentReference"/>
              </w:rPr>
            </w:rPrChange>
          </w:rPr>
          <w:t xml:space="preserve">. </w:t>
        </w:r>
      </w:ins>
      <w:ins w:id="171" w:author="bijan mehralizadeh" w:date="2021-12-25T00:10:00Z">
        <w:r w:rsidR="004C6DA7">
          <w:rPr>
            <w:rStyle w:val="CommentReference"/>
            <w:rFonts w:asciiTheme="majorBidi" w:hAnsiTheme="majorBidi" w:cstheme="majorBidi"/>
            <w:sz w:val="24"/>
            <w:szCs w:val="24"/>
          </w:rPr>
          <w:t>A</w:t>
        </w:r>
      </w:ins>
      <w:ins w:id="172" w:author="bijan mehralizadeh" w:date="2021-12-24T21:16:00Z">
        <w:r w:rsidR="00023934" w:rsidRPr="004C6DA7">
          <w:rPr>
            <w:rFonts w:asciiTheme="majorBidi" w:eastAsia="Times New Roman" w:hAnsiTheme="majorBidi" w:cstheme="majorBidi"/>
            <w:sz w:val="24"/>
            <w:szCs w:val="24"/>
          </w:rPr>
          <w:t>ll TD</w:t>
        </w:r>
        <w:r w:rsidR="00023934">
          <w:rPr>
            <w:rFonts w:asciiTheme="majorBidi" w:eastAsia="Times New Roman" w:hAnsiTheme="majorBidi" w:cstheme="majorBidi"/>
            <w:sz w:val="24"/>
            <w:szCs w:val="24"/>
          </w:rPr>
          <w:t xml:space="preserve"> children w</w:t>
        </w:r>
      </w:ins>
      <w:ins w:id="173" w:author="bijan mehralizadeh" w:date="2021-12-24T21:23:00Z">
        <w:r w:rsidR="00F63E51">
          <w:rPr>
            <w:rFonts w:asciiTheme="majorBidi" w:eastAsia="Times New Roman" w:hAnsiTheme="majorBidi" w:cstheme="majorBidi"/>
            <w:sz w:val="24"/>
            <w:szCs w:val="24"/>
          </w:rPr>
          <w:t>ere</w:t>
        </w:r>
      </w:ins>
      <w:ins w:id="174" w:author="bijan mehralizadeh" w:date="2021-12-24T21:16:00Z">
        <w:r w:rsidR="00023934">
          <w:rPr>
            <w:rFonts w:asciiTheme="majorBidi" w:eastAsia="Times New Roman" w:hAnsiTheme="majorBidi" w:cstheme="majorBidi"/>
            <w:sz w:val="24"/>
            <w:szCs w:val="24"/>
          </w:rPr>
          <w:t xml:space="preserve"> very interested </w:t>
        </w:r>
      </w:ins>
      <w:ins w:id="175" w:author="bijan mehralizadeh" w:date="2021-12-24T21:17:00Z">
        <w:r w:rsidR="00697F67">
          <w:rPr>
            <w:rFonts w:asciiTheme="majorBidi" w:eastAsia="Times New Roman" w:hAnsiTheme="majorBidi" w:cstheme="majorBidi"/>
            <w:sz w:val="24"/>
            <w:szCs w:val="24"/>
          </w:rPr>
          <w:t xml:space="preserve">in playing with </w:t>
        </w:r>
      </w:ins>
      <w:ins w:id="176" w:author="bijan mehralizadeh" w:date="2021-12-24T21:23:00Z">
        <w:r w:rsidR="00F63E51">
          <w:rPr>
            <w:rFonts w:asciiTheme="majorBidi" w:eastAsia="Times New Roman" w:hAnsiTheme="majorBidi" w:cstheme="majorBidi"/>
            <w:sz w:val="24"/>
            <w:szCs w:val="24"/>
          </w:rPr>
          <w:t xml:space="preserve">the </w:t>
        </w:r>
      </w:ins>
      <w:ins w:id="177" w:author="bijan mehralizadeh" w:date="2021-12-24T21:17:00Z">
        <w:r w:rsidR="00697F67">
          <w:rPr>
            <w:rFonts w:asciiTheme="majorBidi" w:eastAsia="Times New Roman" w:hAnsiTheme="majorBidi" w:cstheme="majorBidi"/>
            <w:sz w:val="24"/>
            <w:szCs w:val="24"/>
          </w:rPr>
          <w:t>intelligent toy car</w:t>
        </w:r>
      </w:ins>
      <w:ins w:id="178" w:author="bijan mehralizadeh" w:date="2021-12-24T21:23:00Z">
        <w:r w:rsidR="00F63E51">
          <w:rPr>
            <w:rFonts w:asciiTheme="majorBidi" w:eastAsia="Times New Roman" w:hAnsiTheme="majorBidi" w:cstheme="majorBidi"/>
            <w:sz w:val="24"/>
            <w:szCs w:val="24"/>
          </w:rPr>
          <w:t>,</w:t>
        </w:r>
      </w:ins>
      <w:ins w:id="179" w:author="bijan mehralizadeh" w:date="2021-12-24T21:17:00Z">
        <w:r w:rsidR="00697F67">
          <w:rPr>
            <w:rFonts w:asciiTheme="majorBidi" w:eastAsia="Times New Roman" w:hAnsiTheme="majorBidi" w:cstheme="majorBidi"/>
            <w:sz w:val="24"/>
            <w:szCs w:val="24"/>
          </w:rPr>
          <w:t xml:space="preserve"> and children wi</w:t>
        </w:r>
      </w:ins>
      <w:ins w:id="180" w:author="bijan mehralizadeh" w:date="2021-12-24T21:18:00Z">
        <w:r w:rsidR="00697F67">
          <w:rPr>
            <w:rFonts w:asciiTheme="majorBidi" w:eastAsia="Times New Roman" w:hAnsiTheme="majorBidi" w:cstheme="majorBidi"/>
            <w:sz w:val="24"/>
            <w:szCs w:val="24"/>
          </w:rPr>
          <w:t>th fragile X syndrome and CP also play</w:t>
        </w:r>
      </w:ins>
      <w:ins w:id="181" w:author="bijan mehralizadeh" w:date="2021-12-24T21:23:00Z">
        <w:r w:rsidR="00F63E51">
          <w:rPr>
            <w:rFonts w:asciiTheme="majorBidi" w:eastAsia="Times New Roman" w:hAnsiTheme="majorBidi" w:cstheme="majorBidi"/>
            <w:sz w:val="24"/>
            <w:szCs w:val="24"/>
          </w:rPr>
          <w:t>ed</w:t>
        </w:r>
      </w:ins>
      <w:ins w:id="182" w:author="bijan mehralizadeh" w:date="2021-12-24T21:18:00Z">
        <w:r w:rsidR="00697F67">
          <w:rPr>
            <w:rFonts w:asciiTheme="majorBidi" w:eastAsia="Times New Roman" w:hAnsiTheme="majorBidi" w:cstheme="majorBidi"/>
            <w:sz w:val="24"/>
            <w:szCs w:val="24"/>
          </w:rPr>
          <w:t xml:space="preserve"> with the intelligent toy car</w:t>
        </w:r>
      </w:ins>
      <w:ins w:id="183" w:author="bijan mehralizadeh" w:date="2021-12-24T21:24:00Z">
        <w:r w:rsidR="00F63E51">
          <w:rPr>
            <w:rFonts w:asciiTheme="majorBidi" w:eastAsia="Times New Roman" w:hAnsiTheme="majorBidi" w:cstheme="majorBidi"/>
            <w:sz w:val="24"/>
            <w:szCs w:val="24"/>
          </w:rPr>
          <w:t xml:space="preserve"> but</w:t>
        </w:r>
      </w:ins>
      <w:ins w:id="184" w:author="bijan mehralizadeh" w:date="2021-12-24T21:25:00Z">
        <w:r w:rsidR="00F63E51">
          <w:rPr>
            <w:rFonts w:asciiTheme="majorBidi" w:eastAsia="Times New Roman" w:hAnsiTheme="majorBidi" w:cstheme="majorBidi"/>
            <w:sz w:val="24"/>
            <w:szCs w:val="24"/>
          </w:rPr>
          <w:t xml:space="preserve"> with</w:t>
        </w:r>
      </w:ins>
      <w:ins w:id="185" w:author="bijan mehralizadeh" w:date="2021-12-24T21:24:00Z">
        <w:r w:rsidR="00F63E51">
          <w:rPr>
            <w:rFonts w:asciiTheme="majorBidi" w:eastAsia="Times New Roman" w:hAnsiTheme="majorBidi" w:cstheme="majorBidi"/>
            <w:sz w:val="24"/>
            <w:szCs w:val="24"/>
          </w:rPr>
          <w:t xml:space="preserve"> less</w:t>
        </w:r>
      </w:ins>
      <w:ins w:id="186" w:author="bijan mehralizadeh" w:date="2021-12-24T21:25:00Z">
        <w:r w:rsidR="00F63E51">
          <w:rPr>
            <w:rFonts w:asciiTheme="majorBidi" w:eastAsia="Times New Roman" w:hAnsiTheme="majorBidi" w:cstheme="majorBidi"/>
            <w:sz w:val="24"/>
            <w:szCs w:val="24"/>
          </w:rPr>
          <w:t xml:space="preserve"> </w:t>
        </w:r>
        <w:r w:rsidR="00F63E51" w:rsidRPr="00F63E51">
          <w:rPr>
            <w:rFonts w:asciiTheme="majorBidi" w:eastAsia="Times New Roman" w:hAnsiTheme="majorBidi" w:cstheme="majorBidi"/>
            <w:sz w:val="24"/>
            <w:szCs w:val="24"/>
          </w:rPr>
          <w:t>enthusias</w:t>
        </w:r>
        <w:r w:rsidR="00F63E51">
          <w:rPr>
            <w:rFonts w:asciiTheme="majorBidi" w:eastAsia="Times New Roman" w:hAnsiTheme="majorBidi" w:cstheme="majorBidi"/>
            <w:sz w:val="24"/>
            <w:szCs w:val="24"/>
          </w:rPr>
          <w:t>m</w:t>
        </w:r>
      </w:ins>
      <w:ins w:id="187" w:author="bijan mehralizadeh" w:date="2021-12-24T21:18:00Z">
        <w:r w:rsidR="00697F67">
          <w:rPr>
            <w:rFonts w:asciiTheme="majorBidi" w:eastAsia="Times New Roman" w:hAnsiTheme="majorBidi" w:cstheme="majorBidi"/>
            <w:sz w:val="24"/>
            <w:szCs w:val="24"/>
          </w:rPr>
          <w:t>. Generally</w:t>
        </w:r>
      </w:ins>
      <w:ins w:id="188" w:author="bijan mehralizadeh" w:date="2021-12-24T21:24:00Z">
        <w:r w:rsidR="00F63E51">
          <w:rPr>
            <w:rFonts w:asciiTheme="majorBidi" w:eastAsia="Times New Roman" w:hAnsiTheme="majorBidi" w:cstheme="majorBidi"/>
            <w:sz w:val="24"/>
            <w:szCs w:val="24"/>
          </w:rPr>
          <w:t>,</w:t>
        </w:r>
      </w:ins>
      <w:ins w:id="189" w:author="bijan mehralizadeh" w:date="2021-12-24T21:18:00Z">
        <w:r w:rsidR="00697F67">
          <w:rPr>
            <w:rFonts w:asciiTheme="majorBidi" w:eastAsia="Times New Roman" w:hAnsiTheme="majorBidi" w:cstheme="majorBidi"/>
            <w:sz w:val="24"/>
            <w:szCs w:val="24"/>
          </w:rPr>
          <w:t xml:space="preserve"> the TD children playing was more en</w:t>
        </w:r>
      </w:ins>
      <w:ins w:id="190" w:author="bijan mehralizadeh" w:date="2021-12-24T21:19:00Z">
        <w:r w:rsidR="00697F67">
          <w:rPr>
            <w:rFonts w:asciiTheme="majorBidi" w:eastAsia="Times New Roman" w:hAnsiTheme="majorBidi" w:cstheme="majorBidi"/>
            <w:sz w:val="24"/>
            <w:szCs w:val="24"/>
          </w:rPr>
          <w:t>ergic</w:t>
        </w:r>
      </w:ins>
      <w:ins w:id="191" w:author="bijan mehralizadeh" w:date="2021-12-24T21:24:00Z">
        <w:r w:rsidR="00F63E51">
          <w:rPr>
            <w:rFonts w:asciiTheme="majorBidi" w:eastAsia="Times New Roman" w:hAnsiTheme="majorBidi" w:cstheme="majorBidi"/>
            <w:sz w:val="24"/>
            <w:szCs w:val="24"/>
          </w:rPr>
          <w:t>,</w:t>
        </w:r>
      </w:ins>
      <w:ins w:id="192" w:author="bijan mehralizadeh" w:date="2021-12-24T21:19:00Z">
        <w:r w:rsidR="00697F67">
          <w:rPr>
            <w:rFonts w:asciiTheme="majorBidi" w:eastAsia="Times New Roman" w:hAnsiTheme="majorBidi" w:cstheme="majorBidi"/>
            <w:sz w:val="24"/>
            <w:szCs w:val="24"/>
          </w:rPr>
          <w:t xml:space="preserve"> and they move</w:t>
        </w:r>
      </w:ins>
      <w:ins w:id="193" w:author="bijan mehralizadeh" w:date="2021-12-24T21:24:00Z">
        <w:r w:rsidR="00F63E51">
          <w:rPr>
            <w:rFonts w:asciiTheme="majorBidi" w:eastAsia="Times New Roman" w:hAnsiTheme="majorBidi" w:cstheme="majorBidi"/>
            <w:sz w:val="24"/>
            <w:szCs w:val="24"/>
          </w:rPr>
          <w:t>d</w:t>
        </w:r>
      </w:ins>
      <w:ins w:id="194" w:author="bijan mehralizadeh" w:date="2021-12-24T21:19:00Z">
        <w:r w:rsidR="00697F67">
          <w:rPr>
            <w:rFonts w:asciiTheme="majorBidi" w:eastAsia="Times New Roman" w:hAnsiTheme="majorBidi" w:cstheme="majorBidi"/>
            <w:sz w:val="24"/>
            <w:szCs w:val="24"/>
          </w:rPr>
          <w:t xml:space="preserve"> the car in </w:t>
        </w:r>
      </w:ins>
      <w:ins w:id="195" w:author="bijan mehralizadeh" w:date="2021-12-24T21:20:00Z">
        <w:r w:rsidR="00697F67">
          <w:rPr>
            <w:rFonts w:asciiTheme="majorBidi" w:eastAsia="Times New Roman" w:hAnsiTheme="majorBidi" w:cstheme="majorBidi"/>
            <w:sz w:val="24"/>
            <w:szCs w:val="24"/>
          </w:rPr>
          <w:t xml:space="preserve">the greater area than </w:t>
        </w:r>
      </w:ins>
      <w:ins w:id="196" w:author="bijan mehralizadeh" w:date="2021-12-24T21:21:00Z">
        <w:r w:rsidR="00697F67">
          <w:rPr>
            <w:rFonts w:asciiTheme="majorBidi" w:eastAsia="Times New Roman" w:hAnsiTheme="majorBidi" w:cstheme="majorBidi"/>
            <w:sz w:val="24"/>
            <w:szCs w:val="24"/>
          </w:rPr>
          <w:t>other groups.</w:t>
        </w:r>
      </w:ins>
      <w:del w:id="197" w:author="bijan mehralizadeh" w:date="2021-12-24T21:15:00Z">
        <w:r w:rsidRPr="00976DF2" w:rsidDel="00023934">
          <w:rPr>
            <w:rFonts w:asciiTheme="majorBidi" w:eastAsia="Times New Roman" w:hAnsiTheme="majorBidi" w:cstheme="majorBidi"/>
            <w:sz w:val="24"/>
            <w:szCs w:val="24"/>
          </w:rPr>
          <w:delText>.</w:delText>
        </w:r>
      </w:del>
    </w:p>
    <w:p w14:paraId="3C2105BF" w14:textId="66A247BA" w:rsidR="00464A95" w:rsidRDefault="00464A95" w:rsidP="00B30193">
      <w:pPr>
        <w:spacing w:after="0" w:line="240" w:lineRule="auto"/>
        <w:rPr>
          <w:ins w:id="198" w:author="bijan mehralizadeh" w:date="2021-12-24T21:22:00Z"/>
          <w:rFonts w:asciiTheme="majorBidi" w:eastAsia="Times New Roman" w:hAnsiTheme="majorBidi" w:cstheme="majorBidi"/>
          <w:sz w:val="24"/>
          <w:szCs w:val="24"/>
        </w:rPr>
      </w:pPr>
    </w:p>
    <w:p w14:paraId="7AA686BB" w14:textId="60816998" w:rsidR="00F63E51" w:rsidRDefault="00F63E51" w:rsidP="00B30193">
      <w:pPr>
        <w:spacing w:after="0" w:line="240" w:lineRule="auto"/>
        <w:rPr>
          <w:ins w:id="199" w:author="bijan mehralizadeh" w:date="2021-12-24T21:22:00Z"/>
          <w:rFonts w:asciiTheme="majorBidi" w:eastAsia="Times New Roman" w:hAnsiTheme="majorBidi" w:cstheme="majorBidi"/>
          <w:sz w:val="24"/>
          <w:szCs w:val="24"/>
        </w:rPr>
      </w:pPr>
    </w:p>
    <w:p w14:paraId="5FBCCB00" w14:textId="77777777" w:rsidR="00F63E51" w:rsidRPr="00976DF2" w:rsidRDefault="00F63E51"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7EA01A98" w:rsidR="003C624C" w:rsidRPr="00976DF2" w:rsidRDefault="003C624C" w:rsidP="003C624C">
      <w:pPr>
        <w:pStyle w:val="Caption"/>
        <w:keepNext/>
        <w:jc w:val="center"/>
        <w:rPr>
          <w:rFonts w:asciiTheme="majorBidi" w:hAnsiTheme="majorBidi" w:cstheme="majorBidi"/>
        </w:rPr>
      </w:pPr>
      <w:bookmarkStart w:id="200" w:name="_Hlk91097171"/>
      <w:r w:rsidRPr="00976DF2">
        <w:rPr>
          <w:rFonts w:asciiTheme="majorBidi" w:hAnsiTheme="majorBidi" w:cstheme="majorBidi"/>
        </w:rPr>
        <w:lastRenderedPageBreak/>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0056400F">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000" w:type="pct"/>
        <w:jc w:val="center"/>
        <w:tblLook w:val="04A0" w:firstRow="1" w:lastRow="0" w:firstColumn="1" w:lastColumn="0" w:noHBand="0" w:noVBand="1"/>
      </w:tblPr>
      <w:tblGrid>
        <w:gridCol w:w="2374"/>
        <w:gridCol w:w="2307"/>
        <w:gridCol w:w="2359"/>
        <w:gridCol w:w="2310"/>
      </w:tblGrid>
      <w:tr w:rsidR="00464A95" w:rsidRPr="00464A95" w14:paraId="02C430F8" w14:textId="77777777" w:rsidTr="003C624C">
        <w:trPr>
          <w:jc w:val="center"/>
        </w:trPr>
        <w:tc>
          <w:tcPr>
            <w:tcW w:w="2374" w:type="dxa"/>
            <w:hideMark/>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
          <w:p w14:paraId="338A8D79" w14:textId="773869C0" w:rsidR="00464A95" w:rsidRPr="00464A95" w:rsidRDefault="003C624C" w:rsidP="00464A95">
            <w:pPr>
              <w:rPr>
                <w:rFonts w:asciiTheme="majorBidi" w:eastAsia="Times New Roman" w:hAnsiTheme="majorBidi" w:cstheme="majorBidi"/>
                <w:sz w:val="24"/>
                <w:szCs w:val="24"/>
              </w:rPr>
            </w:pPr>
            <w:del w:id="201" w:author="bijan mehralizadeh" w:date="2021-12-24T21:16:00Z">
              <w:r w:rsidRPr="00976DF2" w:rsidDel="00023934">
                <w:rPr>
                  <w:rFonts w:asciiTheme="majorBidi" w:eastAsia="Times New Roman" w:hAnsiTheme="majorBidi" w:cstheme="majorBidi"/>
                  <w:sz w:val="24"/>
                  <w:szCs w:val="24"/>
                </w:rPr>
                <w:delText>non-autistic</w:delText>
              </w:r>
            </w:del>
            <w:ins w:id="202" w:author="bijan mehralizadeh" w:date="2021-12-24T21:16:00Z">
              <w:r w:rsidR="00023934">
                <w:rPr>
                  <w:rFonts w:asciiTheme="majorBidi" w:eastAsia="Times New Roman" w:hAnsiTheme="majorBidi" w:cstheme="majorBidi"/>
                  <w:sz w:val="24"/>
                  <w:szCs w:val="24"/>
                </w:rPr>
                <w:t>TD</w:t>
              </w:r>
            </w:ins>
          </w:p>
        </w:tc>
        <w:tc>
          <w:tcPr>
            <w:tcW w:w="2310" w:type="dxa"/>
            <w:hideMark/>
          </w:tcPr>
          <w:p w14:paraId="65622F79" w14:textId="459ECE0C" w:rsidR="00464A95" w:rsidRPr="00464A95" w:rsidRDefault="00464A95" w:rsidP="00464A95">
            <w:pPr>
              <w:rPr>
                <w:rFonts w:asciiTheme="majorBidi" w:eastAsia="Times New Roman" w:hAnsiTheme="majorBidi" w:cstheme="majorBidi"/>
                <w:sz w:val="24"/>
                <w:szCs w:val="24"/>
              </w:rPr>
            </w:pPr>
            <w:commentRangeStart w:id="203"/>
            <w:r w:rsidRPr="00464A95">
              <w:rPr>
                <w:rFonts w:asciiTheme="majorBidi" w:eastAsia="Times New Roman" w:hAnsiTheme="majorBidi" w:cstheme="majorBidi"/>
                <w:sz w:val="24"/>
                <w:szCs w:val="24"/>
              </w:rPr>
              <w:t>other</w:t>
            </w:r>
            <w:commentRangeEnd w:id="203"/>
            <w:r w:rsidR="00697F67">
              <w:rPr>
                <w:rStyle w:val="CommentReference"/>
              </w:rPr>
              <w:commentReference w:id="203"/>
            </w:r>
            <w:ins w:id="204" w:author="bijan mehralizadeh" w:date="2021-12-25T13:30:00Z">
              <w:r w:rsidR="00654E3B">
                <w:rPr>
                  <w:rFonts w:asciiTheme="majorBidi" w:eastAsia="Times New Roman" w:hAnsiTheme="majorBidi" w:cstheme="majorBidi"/>
                  <w:sz w:val="24"/>
                  <w:szCs w:val="24"/>
                </w:rPr>
                <w:t>(Cp)</w:t>
              </w:r>
            </w:ins>
          </w:p>
        </w:tc>
      </w:tr>
      <w:tr w:rsidR="00464A95" w:rsidRPr="00464A95" w14:paraId="76FBA1A2" w14:textId="77777777" w:rsidTr="003C624C">
        <w:trPr>
          <w:jc w:val="center"/>
        </w:trPr>
        <w:tc>
          <w:tcPr>
            <w:tcW w:w="2374" w:type="dxa"/>
            <w:hideMark/>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310" w:type="dxa"/>
            <w:hideMark/>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3C624C">
        <w:trPr>
          <w:jc w:val="center"/>
        </w:trPr>
        <w:tc>
          <w:tcPr>
            <w:tcW w:w="2374" w:type="dxa"/>
            <w:hideMark/>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310" w:type="dxa"/>
            <w:hideMark/>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3C624C">
        <w:trPr>
          <w:jc w:val="center"/>
        </w:trPr>
        <w:tc>
          <w:tcPr>
            <w:tcW w:w="2374" w:type="dxa"/>
            <w:hideMark/>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10" w:type="dxa"/>
            <w:hideMark/>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200"/>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1E36BF34" w:rsidR="00AF09DD" w:rsidRPr="00976DF2" w:rsidRDefault="006A31FD" w:rsidP="00AF09DD">
      <w:pPr>
        <w:pStyle w:val="Heading1"/>
        <w:spacing w:before="0" w:after="0"/>
        <w:rPr>
          <w:rFonts w:asciiTheme="majorBidi" w:hAnsiTheme="majorBidi" w:cstheme="majorBidi"/>
          <w:b w:val="0"/>
          <w:color w:val="0E101A"/>
        </w:rPr>
      </w:pPr>
      <w:r>
        <w:rPr>
          <w:rFonts w:asciiTheme="majorBidi" w:hAnsiTheme="majorBidi" w:cstheme="majorBidi"/>
          <w:b w:val="0"/>
          <w:bCs/>
          <w:color w:val="0E101A"/>
        </w:rPr>
        <w:t xml:space="preserve">Feature extraction </w:t>
      </w:r>
    </w:p>
    <w:p w14:paraId="45C48BC6" w14:textId="01C3E626" w:rsidR="00DF5038" w:rsidRDefault="006A31FD" w:rsidP="00AF09DD">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As mentioned earlier, the intelligent toy car is designed to capture the repetitive behavior and focus on details symptoms of children with ASD. In our p</w:t>
      </w:r>
      <w:r w:rsidR="00AF09DD" w:rsidRPr="00976DF2">
        <w:rPr>
          <w:rFonts w:asciiTheme="majorBidi" w:hAnsiTheme="majorBidi" w:cstheme="majorBidi"/>
          <w:color w:val="0E101A"/>
        </w:rPr>
        <w:t xml:space="preserve">revious </w:t>
      </w:r>
      <w:del w:id="205" w:author="bijan mehralizadeh" w:date="2021-12-24T21:36:00Z">
        <w:r w:rsidR="00AF09DD" w:rsidRPr="00976DF2" w:rsidDel="00F63E51">
          <w:rPr>
            <w:rFonts w:asciiTheme="majorBidi" w:hAnsiTheme="majorBidi" w:cstheme="majorBidi"/>
            <w:color w:val="0E101A"/>
          </w:rPr>
          <w:delText>stud</w:delText>
        </w:r>
        <w:r w:rsidDel="00F63E51">
          <w:rPr>
            <w:rFonts w:asciiTheme="majorBidi" w:hAnsiTheme="majorBidi" w:cstheme="majorBidi"/>
            <w:color w:val="0E101A"/>
          </w:rPr>
          <w:delText>y,we</w:delText>
        </w:r>
      </w:del>
      <w:ins w:id="206" w:author="bijan mehralizadeh" w:date="2021-12-24T21:36:00Z">
        <w:r w:rsidR="00F63E51" w:rsidRPr="00976DF2">
          <w:rPr>
            <w:rFonts w:asciiTheme="majorBidi" w:hAnsiTheme="majorBidi" w:cstheme="majorBidi"/>
            <w:color w:val="0E101A"/>
          </w:rPr>
          <w:t>stud</w:t>
        </w:r>
        <w:r w:rsidR="00F63E51">
          <w:rPr>
            <w:rFonts w:asciiTheme="majorBidi" w:hAnsiTheme="majorBidi" w:cstheme="majorBidi"/>
            <w:color w:val="0E101A"/>
          </w:rPr>
          <w:t>y, we</w:t>
        </w:r>
      </w:ins>
      <w:r w:rsidR="00AF09DD" w:rsidRPr="00976DF2">
        <w:rPr>
          <w:rFonts w:asciiTheme="majorBidi" w:hAnsiTheme="majorBidi" w:cstheme="majorBidi"/>
          <w:color w:val="0E101A"/>
        </w:rPr>
        <w:t xml:space="preserve"> used movement patterns extracted from acceleration data for classification</w:t>
      </w:r>
      <w:r>
        <w:rPr>
          <w:rFonts w:asciiTheme="majorBidi" w:hAnsiTheme="majorBidi" w:cstheme="majorBidi"/>
          <w:color w:val="0E101A"/>
        </w:rPr>
        <w:t xml:space="preserve"> </w:t>
      </w:r>
      <w:r w:rsidR="0070250E"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491548">
        <w:rPr>
          <w:rFonts w:asciiTheme="majorBidi" w:hAnsiTheme="majorBidi" w:cstheme="majorBidi"/>
          <w:noProof/>
          <w:color w:val="0E101A"/>
        </w:rPr>
        <w:t>[13]</w:t>
      </w:r>
      <w:r w:rsidR="0070250E" w:rsidRPr="00976DF2">
        <w:rPr>
          <w:rFonts w:asciiTheme="majorBidi" w:hAnsiTheme="majorBidi" w:cstheme="majorBidi"/>
          <w:color w:val="0E101A"/>
        </w:rPr>
        <w:fldChar w:fldCharType="end"/>
      </w:r>
      <w:r>
        <w:rPr>
          <w:rFonts w:asciiTheme="majorBidi" w:hAnsiTheme="majorBidi" w:cstheme="majorBidi"/>
          <w:color w:val="0E101A"/>
        </w:rPr>
        <w:t>.</w:t>
      </w:r>
      <w:r w:rsidR="00AF09DD" w:rsidRPr="00976DF2">
        <w:rPr>
          <w:rFonts w:asciiTheme="majorBidi" w:hAnsiTheme="majorBidi" w:cstheme="majorBidi"/>
          <w:color w:val="0E101A"/>
        </w:rPr>
        <w:t xml:space="preserve"> In this research, the same patterns are extracted, and the </w:t>
      </w:r>
      <w:r>
        <w:rPr>
          <w:rFonts w:asciiTheme="majorBidi" w:hAnsiTheme="majorBidi" w:cstheme="majorBidi"/>
          <w:color w:val="0E101A"/>
        </w:rPr>
        <w:t>e</w:t>
      </w:r>
      <w:r w:rsidR="00AF09DD" w:rsidRPr="00976DF2">
        <w:rPr>
          <w:rFonts w:asciiTheme="majorBidi" w:hAnsiTheme="majorBidi" w:cstheme="majorBidi"/>
          <w:color w:val="0E101A"/>
        </w:rPr>
        <w:t>ncoder's data are integrated into the model to enhance the accuracy of the classification</w:t>
      </w:r>
      <w:r>
        <w:rPr>
          <w:rFonts w:asciiTheme="majorBidi" w:hAnsiTheme="majorBidi" w:cstheme="majorBidi"/>
          <w:color w:val="0E101A"/>
        </w:rPr>
        <w:t>. A</w:t>
      </w:r>
      <w:r w:rsidR="00AF09DD" w:rsidRPr="00976DF2">
        <w:rPr>
          <w:rFonts w:asciiTheme="majorBidi" w:hAnsiTheme="majorBidi" w:cstheme="majorBidi"/>
          <w:color w:val="0E101A"/>
        </w:rPr>
        <w:t xml:space="preserve">lso, new features are added. </w:t>
      </w:r>
    </w:p>
    <w:p w14:paraId="1AC51D15" w14:textId="59DAF3CA" w:rsidR="00AF09DD" w:rsidRPr="00976DF2" w:rsidRDefault="006A31FD" w:rsidP="00AF09DD">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To capture the repetitive patterns and focus on details symptoms,</w:t>
      </w:r>
      <w:r w:rsidR="00AF09DD" w:rsidRPr="00976DF2">
        <w:rPr>
          <w:rFonts w:asciiTheme="majorBidi" w:hAnsiTheme="majorBidi" w:cstheme="majorBidi"/>
          <w:color w:val="0E101A"/>
        </w:rPr>
        <w:t xml:space="preserve"> three steps </w:t>
      </w:r>
      <w:r>
        <w:rPr>
          <w:rFonts w:asciiTheme="majorBidi" w:hAnsiTheme="majorBidi" w:cstheme="majorBidi"/>
          <w:color w:val="0E101A"/>
        </w:rPr>
        <w:t xml:space="preserve">are </w:t>
      </w:r>
      <w:r w:rsidR="00AF09DD" w:rsidRPr="00976DF2">
        <w:rPr>
          <w:rFonts w:asciiTheme="majorBidi" w:hAnsiTheme="majorBidi" w:cstheme="majorBidi"/>
          <w:color w:val="0E101A"/>
        </w:rPr>
        <w:t>taken: extraction of features representing the pattern of the car movement,</w:t>
      </w:r>
      <w:r w:rsidR="00A10E69">
        <w:rPr>
          <w:rFonts w:asciiTheme="majorBidi" w:hAnsiTheme="majorBidi" w:cstheme="majorBidi"/>
          <w:color w:val="0E101A"/>
        </w:rPr>
        <w:t xml:space="preserve"> extraction of features representing focusing on details, </w:t>
      </w:r>
      <w:proofErr w:type="gramStart"/>
      <w:r w:rsidR="00A10E69">
        <w:rPr>
          <w:rFonts w:asciiTheme="majorBidi" w:hAnsiTheme="majorBidi" w:cstheme="majorBidi"/>
          <w:color w:val="0E101A"/>
        </w:rPr>
        <w:t>i.e.</w:t>
      </w:r>
      <w:proofErr w:type="gramEnd"/>
      <w:r w:rsidR="00A10E69">
        <w:rPr>
          <w:rFonts w:asciiTheme="majorBidi" w:hAnsiTheme="majorBidi" w:cstheme="majorBidi"/>
          <w:color w:val="0E101A"/>
        </w:rPr>
        <w:t xml:space="preserve"> wheels rotation,</w:t>
      </w:r>
      <w:r w:rsidR="00AF09DD" w:rsidRPr="00976DF2">
        <w:rPr>
          <w:rFonts w:asciiTheme="majorBidi" w:hAnsiTheme="majorBidi" w:cstheme="majorBidi"/>
          <w:color w:val="0E101A"/>
        </w:rPr>
        <w:t xml:space="preserve"> feature selection to reduce the complexity of the model,</w:t>
      </w:r>
      <w:r w:rsidR="001A6C29" w:rsidRPr="00976DF2">
        <w:rPr>
          <w:rFonts w:asciiTheme="majorBidi" w:hAnsiTheme="majorBidi" w:cstheme="majorBidi"/>
          <w:color w:val="0E101A"/>
        </w:rPr>
        <w:t xml:space="preserve"> and</w:t>
      </w:r>
      <w:r w:rsidR="00AF09DD" w:rsidRPr="00976DF2">
        <w:rPr>
          <w:rFonts w:asciiTheme="majorBidi" w:hAnsiTheme="majorBidi" w:cstheme="majorBidi"/>
          <w:color w:val="0E101A"/>
        </w:rPr>
        <w:t xml:space="preserve"> classification of the data based on machine learning methods</w:t>
      </w:r>
    </w:p>
    <w:p w14:paraId="102ABAE0" w14:textId="77777777" w:rsidR="00AF09DD" w:rsidRPr="00976DF2"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448E7EDA" w14:textId="1E992385" w:rsidR="00B94AE6"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 xml:space="preserve">To use the data collected from the </w:t>
      </w:r>
      <w:r w:rsidR="00C27452">
        <w:rPr>
          <w:rFonts w:asciiTheme="majorBidi" w:hAnsiTheme="majorBidi" w:cstheme="majorBidi"/>
          <w:color w:val="0E101A"/>
        </w:rPr>
        <w:t>intelligent</w:t>
      </w:r>
      <w:r w:rsidR="00DF5038">
        <w:rPr>
          <w:rFonts w:asciiTheme="majorBidi" w:hAnsiTheme="majorBidi" w:cstheme="majorBidi"/>
          <w:color w:val="0E101A"/>
        </w:rPr>
        <w:t xml:space="preserve"> toy</w:t>
      </w:r>
      <w:r w:rsidRPr="00976DF2">
        <w:rPr>
          <w:rFonts w:asciiTheme="majorBidi" w:hAnsiTheme="majorBidi" w:cstheme="majorBidi"/>
          <w:color w:val="0E101A"/>
        </w:rPr>
        <w:t xml:space="preserve"> car, </w:t>
      </w:r>
      <w:r w:rsidR="00DF5038">
        <w:rPr>
          <w:rFonts w:asciiTheme="majorBidi" w:hAnsiTheme="majorBidi" w:cstheme="majorBidi"/>
          <w:color w:val="0E101A"/>
        </w:rPr>
        <w:t xml:space="preserve">the following </w:t>
      </w:r>
      <w:r w:rsidRPr="00976DF2">
        <w:rPr>
          <w:rFonts w:asciiTheme="majorBidi" w:hAnsiTheme="majorBidi" w:cstheme="majorBidi"/>
          <w:color w:val="0E101A"/>
        </w:rPr>
        <w:t xml:space="preserve">preprocessing </w:t>
      </w:r>
      <w:r w:rsidR="00DF5038">
        <w:rPr>
          <w:rFonts w:asciiTheme="majorBidi" w:hAnsiTheme="majorBidi" w:cstheme="majorBidi"/>
          <w:color w:val="0E101A"/>
        </w:rPr>
        <w:t>step</w:t>
      </w:r>
      <w:r w:rsidR="00B94AE6">
        <w:rPr>
          <w:rFonts w:asciiTheme="majorBidi" w:hAnsiTheme="majorBidi" w:cstheme="majorBidi"/>
          <w:color w:val="0E101A"/>
        </w:rPr>
        <w:t xml:space="preserve"> is</w:t>
      </w:r>
      <w:r w:rsidR="00DF5038">
        <w:rPr>
          <w:rFonts w:asciiTheme="majorBidi" w:hAnsiTheme="majorBidi" w:cstheme="majorBidi"/>
          <w:color w:val="0E101A"/>
        </w:rPr>
        <w:t xml:space="preserve"> performed. </w:t>
      </w:r>
      <w:r w:rsidRPr="00976DF2">
        <w:rPr>
          <w:rFonts w:asciiTheme="majorBidi" w:hAnsiTheme="majorBidi" w:cstheme="majorBidi"/>
          <w:color w:val="0E101A"/>
        </w:rPr>
        <w:t>Since even small changes in the signals may considerably affect the result, a simple wavelet filter</w:t>
      </w:r>
      <w:r w:rsidR="0070186C"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Lee&lt;/Author&gt;&lt;Year&gt;2019&lt;/Year&gt;&lt;RecNum&gt;22&lt;/RecNum&gt;&lt;DisplayText&gt;[22]&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sidRPr="00976DF2">
        <w:rPr>
          <w:rFonts w:asciiTheme="majorBidi" w:hAnsiTheme="majorBidi" w:cstheme="majorBidi"/>
          <w:color w:val="0E101A"/>
        </w:rPr>
        <w:fldChar w:fldCharType="separate"/>
      </w:r>
      <w:r w:rsidR="00491548">
        <w:rPr>
          <w:rFonts w:asciiTheme="majorBidi" w:hAnsiTheme="majorBidi" w:cstheme="majorBidi"/>
          <w:noProof/>
          <w:color w:val="0E101A"/>
        </w:rPr>
        <w:t>[22]</w:t>
      </w:r>
      <w:r w:rsidR="0070186C" w:rsidRPr="00976DF2">
        <w:rPr>
          <w:rFonts w:asciiTheme="majorBidi" w:hAnsiTheme="majorBidi" w:cstheme="majorBidi"/>
          <w:color w:val="0E101A"/>
        </w:rPr>
        <w:fldChar w:fldCharType="end"/>
      </w:r>
      <w:r w:rsidRPr="00976DF2">
        <w:rPr>
          <w:rFonts w:asciiTheme="majorBidi" w:hAnsiTheme="majorBidi" w:cstheme="majorBidi"/>
          <w:color w:val="0E101A"/>
        </w:rPr>
        <w:t xml:space="preserve"> </w:t>
      </w:r>
      <w:r w:rsidR="00DF5038">
        <w:rPr>
          <w:rFonts w:asciiTheme="majorBidi" w:hAnsiTheme="majorBidi" w:cstheme="majorBidi"/>
          <w:color w:val="0E101A"/>
        </w:rPr>
        <w:t xml:space="preserve">is used to </w:t>
      </w:r>
      <w:r w:rsidRPr="00976DF2">
        <w:rPr>
          <w:rFonts w:asciiTheme="majorBidi" w:hAnsiTheme="majorBidi" w:cstheme="majorBidi"/>
          <w:color w:val="0E101A"/>
        </w:rPr>
        <w:t xml:space="preserve">remove the acceleration sensor noises in all three axes. In the next step, 46 features </w:t>
      </w:r>
      <w:r w:rsidR="00B94AE6">
        <w:rPr>
          <w:rFonts w:asciiTheme="majorBidi" w:hAnsiTheme="majorBidi" w:cstheme="majorBidi"/>
          <w:color w:val="0E101A"/>
        </w:rPr>
        <w:t>from</w:t>
      </w:r>
      <w:r w:rsidR="00B94AE6" w:rsidRPr="00976DF2">
        <w:rPr>
          <w:rFonts w:asciiTheme="majorBidi" w:hAnsiTheme="majorBidi" w:cstheme="majorBidi"/>
          <w:color w:val="0E101A"/>
        </w:rPr>
        <w:t xml:space="preserve"> </w:t>
      </w:r>
      <w:r w:rsidRPr="00976DF2">
        <w:rPr>
          <w:rFonts w:asciiTheme="majorBidi" w:hAnsiTheme="majorBidi" w:cstheme="majorBidi"/>
          <w:color w:val="0E101A"/>
        </w:rPr>
        <w:t xml:space="preserve">the acceleration signals </w:t>
      </w:r>
      <w:r w:rsidR="00A10E69">
        <w:rPr>
          <w:rFonts w:asciiTheme="majorBidi" w:hAnsiTheme="majorBidi" w:cstheme="majorBidi"/>
          <w:color w:val="0E101A"/>
        </w:rPr>
        <w:t>were</w:t>
      </w:r>
      <w:r w:rsidR="00A10E69" w:rsidRPr="00976DF2">
        <w:rPr>
          <w:rFonts w:asciiTheme="majorBidi" w:hAnsiTheme="majorBidi" w:cstheme="majorBidi"/>
          <w:color w:val="0E101A"/>
        </w:rPr>
        <w:t xml:space="preserve"> </w:t>
      </w:r>
      <w:r w:rsidRPr="00976DF2">
        <w:rPr>
          <w:rFonts w:asciiTheme="majorBidi" w:hAnsiTheme="majorBidi" w:cstheme="majorBidi"/>
          <w:color w:val="0E101A"/>
        </w:rPr>
        <w:t xml:space="preserve">extracted and </w:t>
      </w:r>
      <w:r w:rsidR="00A10E69">
        <w:rPr>
          <w:rFonts w:asciiTheme="majorBidi" w:hAnsiTheme="majorBidi" w:cstheme="majorBidi"/>
          <w:color w:val="0E101A"/>
        </w:rPr>
        <w:t>was</w:t>
      </w:r>
      <w:r w:rsidR="00A10E69" w:rsidRPr="00976DF2">
        <w:rPr>
          <w:rFonts w:asciiTheme="majorBidi" w:hAnsiTheme="majorBidi" w:cstheme="majorBidi"/>
          <w:color w:val="0E101A"/>
        </w:rPr>
        <w:t xml:space="preserve"> </w:t>
      </w:r>
      <w:r w:rsidRPr="00976DF2">
        <w:rPr>
          <w:rFonts w:asciiTheme="majorBidi" w:hAnsiTheme="majorBidi" w:cstheme="majorBidi"/>
          <w:color w:val="0E101A"/>
        </w:rPr>
        <w:t xml:space="preserve">clustered in 6 groups: 1) the mean and the variance in each coordinate axis, 2) the highest frequencies in each direction and their relative amplitude, 3) the total energy of the signal in each direction, 4) the </w:t>
      </w:r>
      <w:r w:rsidR="00B94AE6">
        <w:rPr>
          <w:rFonts w:asciiTheme="majorBidi" w:hAnsiTheme="majorBidi" w:cstheme="majorBidi"/>
          <w:color w:val="0E101A"/>
        </w:rPr>
        <w:t>c</w:t>
      </w:r>
      <w:r w:rsidRPr="00976DF2">
        <w:rPr>
          <w:rFonts w:asciiTheme="majorBidi" w:hAnsiTheme="majorBidi" w:cstheme="majorBidi"/>
          <w:color w:val="0E101A"/>
        </w:rPr>
        <w:t xml:space="preserve">orrelation of acceleration signals between every two axes, 5) the number of jolts extracted from acceleration in the y-axis, </w:t>
      </w:r>
      <w:commentRangeStart w:id="207"/>
      <w:r w:rsidRPr="00976DF2">
        <w:rPr>
          <w:rFonts w:asciiTheme="majorBidi" w:hAnsiTheme="majorBidi" w:cstheme="majorBidi"/>
          <w:color w:val="0E101A"/>
        </w:rPr>
        <w:t>which is the direction of the car movement</w:t>
      </w:r>
      <w:commentRangeEnd w:id="207"/>
      <w:r w:rsidR="00B94AE6">
        <w:rPr>
          <w:rStyle w:val="CommentReference"/>
          <w:rFonts w:ascii="Calibri" w:eastAsia="Calibri" w:hAnsi="Calibri" w:cs="Calibri"/>
        </w:rPr>
        <w:commentReference w:id="207"/>
      </w:r>
      <w:r w:rsidRPr="00976DF2">
        <w:rPr>
          <w:rFonts w:asciiTheme="majorBidi" w:hAnsiTheme="majorBidi" w:cstheme="majorBidi"/>
          <w:color w:val="0E101A"/>
        </w:rPr>
        <w:t>, and 6) the time of the play</w:t>
      </w:r>
      <w:r w:rsidR="00B94AE6">
        <w:rPr>
          <w:rFonts w:asciiTheme="majorBidi" w:hAnsiTheme="majorBidi" w:cstheme="majorBidi"/>
          <w:color w:val="0E101A"/>
        </w:rPr>
        <w:t>. T</w:t>
      </w:r>
      <w:r w:rsidRPr="00976DF2">
        <w:rPr>
          <w:rFonts w:asciiTheme="majorBidi" w:hAnsiTheme="majorBidi" w:cstheme="majorBidi"/>
          <w:color w:val="0E101A"/>
        </w:rPr>
        <w:t>wo new features</w:t>
      </w:r>
      <w:r w:rsidR="00B94AE6">
        <w:rPr>
          <w:rFonts w:asciiTheme="majorBidi" w:hAnsiTheme="majorBidi" w:cstheme="majorBidi"/>
          <w:color w:val="0E101A"/>
        </w:rPr>
        <w:t>, compared to the features presented in [17],</w:t>
      </w:r>
      <w:r w:rsidRPr="00976DF2">
        <w:rPr>
          <w:rFonts w:asciiTheme="majorBidi" w:hAnsiTheme="majorBidi" w:cstheme="majorBidi"/>
          <w:color w:val="0E101A"/>
        </w:rPr>
        <w:t xml:space="preserve"> representing roll tilt and pitch tilt in the movement were added to increase the </w:t>
      </w:r>
      <w:r w:rsidR="00F63E51" w:rsidRPr="00976DF2">
        <w:rPr>
          <w:rFonts w:asciiTheme="majorBidi" w:hAnsiTheme="majorBidi" w:cstheme="majorBidi"/>
          <w:color w:val="0E101A"/>
        </w:rPr>
        <w:t>model</w:t>
      </w:r>
      <w:r w:rsidR="00F63E51">
        <w:rPr>
          <w:rFonts w:asciiTheme="majorBidi" w:hAnsiTheme="majorBidi" w:cstheme="majorBidi"/>
          <w:color w:val="0E101A"/>
        </w:rPr>
        <w:t>'</w:t>
      </w:r>
      <w:r w:rsidR="00F63E51" w:rsidRPr="00976DF2">
        <w:rPr>
          <w:rFonts w:asciiTheme="majorBidi" w:hAnsiTheme="majorBidi" w:cstheme="majorBidi"/>
          <w:color w:val="0E101A"/>
        </w:rPr>
        <w:t xml:space="preserve">s </w:t>
      </w:r>
      <w:r w:rsidRPr="00976DF2">
        <w:rPr>
          <w:rFonts w:asciiTheme="majorBidi" w:hAnsiTheme="majorBidi" w:cstheme="majorBidi"/>
          <w:color w:val="0E101A"/>
        </w:rPr>
        <w:t>accuracy. These two features are extracted using Short Term Fourier Transform</w: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Pr>
          <w:rFonts w:asciiTheme="majorBidi" w:hAnsiTheme="majorBidi" w:cstheme="majorBidi"/>
          <w:color w:val="0E101A"/>
        </w:rPr>
        <w:instrText xml:space="preserve"> ADDIN EN.CITE </w:instrText>
      </w:r>
      <w:r w:rsidR="00263859">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Pr>
          <w:rFonts w:asciiTheme="majorBidi" w:hAnsiTheme="majorBidi" w:cstheme="majorBidi"/>
          <w:color w:val="0E101A"/>
        </w:rPr>
        <w:instrText xml:space="preserve"> ADDIN EN.CITE.DATA </w:instrText>
      </w:r>
      <w:r w:rsidR="00263859">
        <w:rPr>
          <w:rFonts w:asciiTheme="majorBidi" w:hAnsiTheme="majorBidi" w:cstheme="majorBidi"/>
          <w:color w:val="0E101A"/>
        </w:rPr>
      </w:r>
      <w:r w:rsidR="00263859">
        <w:rPr>
          <w:rFonts w:asciiTheme="majorBidi" w:hAnsiTheme="majorBidi" w:cstheme="majorBidi"/>
          <w:color w:val="0E101A"/>
        </w:rPr>
        <w:fldChar w:fldCharType="end"/>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separate"/>
      </w:r>
      <w:r w:rsidR="00491548">
        <w:rPr>
          <w:rFonts w:asciiTheme="majorBidi" w:hAnsiTheme="majorBidi" w:cstheme="majorBidi"/>
          <w:noProof/>
          <w:color w:val="0E101A"/>
        </w:rPr>
        <w:t>[23]</w:t>
      </w:r>
      <w:r w:rsidR="005746D7" w:rsidRPr="00976DF2">
        <w:rPr>
          <w:rFonts w:asciiTheme="majorBidi" w:hAnsiTheme="majorBidi" w:cstheme="majorBidi"/>
          <w:color w:val="0E101A"/>
        </w:rPr>
        <w:fldChar w:fldCharType="end"/>
      </w:r>
      <w:r w:rsidRPr="00976DF2">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w:t>
      </w:r>
    </w:p>
    <w:p w14:paraId="3A3EAED7" w14:textId="23BC9689" w:rsidR="00491625" w:rsidDel="0056400F" w:rsidRDefault="0056400F" w:rsidP="00AF09DD">
      <w:pPr>
        <w:pStyle w:val="NormalWeb"/>
        <w:spacing w:before="0" w:beforeAutospacing="0" w:after="0" w:afterAutospacing="0"/>
        <w:rPr>
          <w:del w:id="208" w:author="bijan mehralizadeh" w:date="2021-12-25T13:01:00Z"/>
        </w:rPr>
      </w:pPr>
      <w:ins w:id="209" w:author="bijan mehralizadeh" w:date="2021-12-25T13:02:00Z">
        <w:r>
          <w:rPr>
            <w:rStyle w:val="comment-extra-inner-span"/>
          </w:rPr>
          <w:t xml:space="preserve">Eight features were extracted from shaft encoders. The first feature is the total number of wheels turns during the play per </w:t>
        </w:r>
        <w:proofErr w:type="spellStart"/>
        <w:proofErr w:type="gramStart"/>
        <w:r>
          <w:rPr>
            <w:rStyle w:val="comment-extra-inner-span"/>
          </w:rPr>
          <w:t>time.</w:t>
        </w:r>
        <w:r>
          <w:rPr>
            <w:rStyle w:val="comment-extra-inner-span"/>
            <w:strike/>
          </w:rPr>
          <w:t>number</w:t>
        </w:r>
        <w:proofErr w:type="spellEnd"/>
        <w:proofErr w:type="gramEnd"/>
        <w:r>
          <w:rPr>
            <w:rStyle w:val="comment-extra-inner-span"/>
            <w:strike/>
          </w:rPr>
          <w:t xml:space="preserve"> of spikes in encoders' derivation per time, representing the total number of </w:t>
        </w:r>
        <w:proofErr w:type="spellStart"/>
        <w:r>
          <w:rPr>
            <w:rStyle w:val="comment-extra-inner-span"/>
            <w:strike/>
          </w:rPr>
          <w:t>wheelwheels</w:t>
        </w:r>
        <w:proofErr w:type="spellEnd"/>
        <w:r>
          <w:rPr>
            <w:rStyle w:val="comment-extra-inner-span"/>
            <w:strike/>
          </w:rPr>
          <w:t xml:space="preserve"> turns during the play (number of times wheels change from stationary to rotating)</w:t>
        </w:r>
        <w:r>
          <w:rPr>
            <w:rStyle w:val="comment-extra-inner-span"/>
          </w:rPr>
          <w:t xml:space="preserve">. </w:t>
        </w:r>
        <w:r>
          <w:rPr>
            <w:rStyle w:val="comment-extra-inner-span"/>
            <w:strike/>
          </w:rPr>
          <w:t>Other features of the encoders are extracted by convolving acceleration signals and the summation of two encoders signals.</w:t>
        </w:r>
        <w:r>
          <w:rPr>
            <w:rStyle w:val="comment-extra-inner-span"/>
          </w:rPr>
          <w:t xml:space="preserve"> Other features are extracted by convolving encoders signals and acceleration signals.</w:t>
        </w:r>
      </w:ins>
      <w:del w:id="210" w:author="bijan mehralizadeh" w:date="2021-12-25T13:01:00Z">
        <w:r w:rsidR="00AF09DD" w:rsidRPr="00976DF2" w:rsidDel="0056400F">
          <w:rPr>
            <w:rFonts w:asciiTheme="majorBidi" w:hAnsiTheme="majorBidi" w:cstheme="majorBidi"/>
            <w:color w:val="0E101A"/>
          </w:rPr>
          <w:delText xml:space="preserve">Eight features </w:delText>
        </w:r>
        <w:r w:rsidR="00491625" w:rsidDel="0056400F">
          <w:rPr>
            <w:rFonts w:asciiTheme="majorBidi" w:hAnsiTheme="majorBidi" w:cstheme="majorBidi"/>
            <w:color w:val="0E101A"/>
          </w:rPr>
          <w:delText>were</w:delText>
        </w:r>
        <w:r w:rsidR="00491625" w:rsidRPr="00976DF2" w:rsidDel="0056400F">
          <w:rPr>
            <w:rFonts w:asciiTheme="majorBidi" w:hAnsiTheme="majorBidi" w:cstheme="majorBidi"/>
            <w:color w:val="0E101A"/>
          </w:rPr>
          <w:delText xml:space="preserve"> </w:delText>
        </w:r>
        <w:r w:rsidR="00AF09DD" w:rsidRPr="00976DF2" w:rsidDel="0056400F">
          <w:rPr>
            <w:rFonts w:asciiTheme="majorBidi" w:hAnsiTheme="majorBidi" w:cstheme="majorBidi"/>
            <w:color w:val="0E101A"/>
          </w:rPr>
          <w:delText xml:space="preserve">extracted from </w:delText>
        </w:r>
        <w:r w:rsidR="00491625" w:rsidDel="0056400F">
          <w:rPr>
            <w:rFonts w:asciiTheme="majorBidi" w:hAnsiTheme="majorBidi" w:cstheme="majorBidi"/>
            <w:color w:val="0E101A"/>
          </w:rPr>
          <w:delText xml:space="preserve">shaft </w:delText>
        </w:r>
        <w:r w:rsidR="00AF09DD" w:rsidRPr="00976DF2" w:rsidDel="0056400F">
          <w:rPr>
            <w:rFonts w:asciiTheme="majorBidi" w:hAnsiTheme="majorBidi" w:cstheme="majorBidi"/>
            <w:color w:val="0E101A"/>
          </w:rPr>
          <w:delText xml:space="preserve">encoders. The first feature is the </w:delText>
        </w:r>
        <w:commentRangeStart w:id="211"/>
        <w:r w:rsidR="00AF09DD" w:rsidRPr="00976DF2" w:rsidDel="0056400F">
          <w:rPr>
            <w:rFonts w:asciiTheme="majorBidi" w:hAnsiTheme="majorBidi" w:cstheme="majorBidi"/>
            <w:color w:val="0E101A"/>
          </w:rPr>
          <w:delText xml:space="preserve">number of spikes in encoders' derivation per time, representing the total number of </w:delText>
        </w:r>
      </w:del>
      <w:del w:id="212" w:author="bijan mehralizadeh" w:date="2021-12-24T21:36:00Z">
        <w:r w:rsidR="00AF09DD" w:rsidRPr="00976DF2" w:rsidDel="00F63E51">
          <w:rPr>
            <w:rFonts w:asciiTheme="majorBidi" w:hAnsiTheme="majorBidi" w:cstheme="majorBidi"/>
            <w:color w:val="0E101A"/>
          </w:rPr>
          <w:delText>wheel</w:delText>
        </w:r>
      </w:del>
      <w:del w:id="213" w:author="bijan mehralizadeh" w:date="2021-12-25T13:01:00Z">
        <w:r w:rsidR="00AF09DD" w:rsidRPr="00976DF2" w:rsidDel="0056400F">
          <w:rPr>
            <w:rFonts w:asciiTheme="majorBidi" w:hAnsiTheme="majorBidi" w:cstheme="majorBidi"/>
            <w:color w:val="0E101A"/>
          </w:rPr>
          <w:delText xml:space="preserve"> turns during the play (number of times wheels change from stationary to rotating). Other features of the encoders are extracted by convolving acceleration signals and the summation of two encoders signals.</w:delText>
        </w:r>
      </w:del>
      <w:del w:id="214" w:author="bijan mehralizadeh" w:date="2021-12-25T11:06:00Z">
        <w:r w:rsidR="00AF09DD" w:rsidRPr="00976DF2" w:rsidDel="0056400F">
          <w:rPr>
            <w:rFonts w:asciiTheme="majorBidi" w:hAnsiTheme="majorBidi" w:cstheme="majorBidi"/>
            <w:color w:val="0E101A"/>
          </w:rPr>
          <w:delText xml:space="preserve"> </w:delText>
        </w:r>
      </w:del>
    </w:p>
    <w:p w14:paraId="2A1601DC" w14:textId="77777777" w:rsidR="0056400F" w:rsidRDefault="0056400F" w:rsidP="00AF09DD">
      <w:pPr>
        <w:pStyle w:val="NormalWeb"/>
        <w:spacing w:before="0" w:beforeAutospacing="0" w:after="0" w:afterAutospacing="0"/>
        <w:rPr>
          <w:ins w:id="215" w:author="bijan mehralizadeh" w:date="2021-12-25T13:01:00Z"/>
          <w:rFonts w:asciiTheme="majorBidi" w:hAnsiTheme="majorBidi" w:cstheme="majorBidi"/>
          <w:color w:val="0E101A"/>
        </w:rPr>
      </w:pPr>
    </w:p>
    <w:commentRangeEnd w:id="211"/>
    <w:p w14:paraId="06D6FC71" w14:textId="77777777" w:rsidR="00491625" w:rsidRDefault="00491625" w:rsidP="00AF09DD">
      <w:pPr>
        <w:pStyle w:val="NormalWeb"/>
        <w:spacing w:before="0" w:beforeAutospacing="0" w:after="0" w:afterAutospacing="0"/>
        <w:rPr>
          <w:rFonts w:asciiTheme="majorBidi" w:hAnsiTheme="majorBidi" w:cstheme="majorBidi"/>
          <w:color w:val="0E101A"/>
        </w:rPr>
      </w:pPr>
      <w:r>
        <w:rPr>
          <w:rStyle w:val="CommentReference"/>
          <w:rFonts w:ascii="Calibri" w:eastAsia="Calibri" w:hAnsi="Calibri" w:cs="Calibri"/>
        </w:rPr>
        <w:commentReference w:id="211"/>
      </w:r>
    </w:p>
    <w:p w14:paraId="00D19056" w14:textId="7EC13D05" w:rsidR="000D1F7F" w:rsidRDefault="00491625" w:rsidP="00AF09DD">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 xml:space="preserve">To combine the features, analyzing the states of playing with the car is useful. </w:t>
      </w:r>
      <w:r w:rsidR="00AF09DD" w:rsidRPr="00976DF2">
        <w:rPr>
          <w:rFonts w:asciiTheme="majorBidi" w:hAnsiTheme="majorBidi" w:cstheme="majorBidi"/>
          <w:color w:val="0E101A"/>
        </w:rPr>
        <w:t xml:space="preserve">The whole </w:t>
      </w:r>
      <w:r w:rsidR="00F63E51" w:rsidRPr="00976DF2">
        <w:rPr>
          <w:rFonts w:asciiTheme="majorBidi" w:hAnsiTheme="majorBidi" w:cstheme="majorBidi"/>
          <w:color w:val="0E101A"/>
        </w:rPr>
        <w:t>children</w:t>
      </w:r>
      <w:r w:rsidR="00F63E51">
        <w:rPr>
          <w:rFonts w:asciiTheme="majorBidi" w:hAnsiTheme="majorBidi" w:cstheme="majorBidi"/>
          <w:color w:val="0E101A"/>
        </w:rPr>
        <w:t>'</w:t>
      </w:r>
      <w:r w:rsidR="00F63E51" w:rsidRPr="00976DF2">
        <w:rPr>
          <w:rFonts w:asciiTheme="majorBidi" w:hAnsiTheme="majorBidi" w:cstheme="majorBidi"/>
          <w:color w:val="0E101A"/>
        </w:rPr>
        <w:t xml:space="preserve">s </w:t>
      </w:r>
      <w:r w:rsidR="00AF09DD" w:rsidRPr="00976DF2">
        <w:rPr>
          <w:rFonts w:asciiTheme="majorBidi" w:hAnsiTheme="majorBidi" w:cstheme="majorBidi"/>
          <w:color w:val="0E101A"/>
        </w:rPr>
        <w:t xml:space="preserve">playtime with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toy car can be divided into four </w:t>
      </w:r>
      <w:r w:rsidR="0084228A">
        <w:rPr>
          <w:rFonts w:asciiTheme="majorBidi" w:hAnsiTheme="majorBidi" w:cstheme="majorBidi"/>
          <w:color w:val="0E101A"/>
        </w:rPr>
        <w:t>states</w:t>
      </w:r>
      <w:r w:rsidR="00AF09DD" w:rsidRPr="00976DF2">
        <w:rPr>
          <w:rFonts w:asciiTheme="majorBidi" w:hAnsiTheme="majorBidi" w:cstheme="majorBidi"/>
          <w:color w:val="0E101A"/>
        </w:rPr>
        <w:t xml:space="preserve">: </w:t>
      </w:r>
      <w:r>
        <w:rPr>
          <w:rFonts w:asciiTheme="majorBidi" w:hAnsiTheme="majorBidi" w:cstheme="majorBidi"/>
          <w:color w:val="0E101A"/>
        </w:rPr>
        <w:t xml:space="preserve">1) </w:t>
      </w:r>
      <w:r w:rsidR="0084228A">
        <w:rPr>
          <w:rFonts w:asciiTheme="majorBidi" w:hAnsiTheme="majorBidi" w:cstheme="majorBidi"/>
          <w:color w:val="0E101A"/>
        </w:rPr>
        <w:t>n</w:t>
      </w:r>
      <w:r w:rsidR="00130B49" w:rsidRPr="00976DF2">
        <w:rPr>
          <w:rFonts w:asciiTheme="majorBidi" w:hAnsiTheme="majorBidi" w:cstheme="majorBidi"/>
          <w:color w:val="0E101A"/>
        </w:rPr>
        <w:t xml:space="preserve">o </w:t>
      </w:r>
      <w:r w:rsidR="0084228A">
        <w:rPr>
          <w:rFonts w:asciiTheme="majorBidi" w:hAnsiTheme="majorBidi" w:cstheme="majorBidi"/>
          <w:color w:val="0E101A"/>
        </w:rPr>
        <w:t>p</w:t>
      </w:r>
      <w:r w:rsidR="00130B49" w:rsidRPr="00976DF2">
        <w:rPr>
          <w:rFonts w:asciiTheme="majorBidi" w:hAnsiTheme="majorBidi" w:cstheme="majorBidi"/>
          <w:color w:val="0E101A"/>
        </w:rPr>
        <w:t>laying</w:t>
      </w:r>
      <w:r w:rsidR="00AF09DD" w:rsidRPr="00976DF2">
        <w:rPr>
          <w:rFonts w:asciiTheme="majorBidi" w:hAnsiTheme="majorBidi" w:cstheme="majorBidi"/>
          <w:color w:val="0E101A"/>
        </w:rPr>
        <w:t xml:space="preserve">, </w:t>
      </w:r>
      <w:r>
        <w:rPr>
          <w:rFonts w:asciiTheme="majorBidi" w:hAnsiTheme="majorBidi" w:cstheme="majorBidi"/>
          <w:color w:val="0E101A"/>
        </w:rPr>
        <w:t xml:space="preserve">2) </w:t>
      </w:r>
      <w:r w:rsidR="00AF09DD" w:rsidRPr="00976DF2">
        <w:rPr>
          <w:rFonts w:asciiTheme="majorBidi" w:hAnsiTheme="majorBidi" w:cstheme="majorBidi"/>
          <w:color w:val="0E101A"/>
        </w:rPr>
        <w:t xml:space="preserve">playing only with wheels, </w:t>
      </w:r>
      <w:r>
        <w:rPr>
          <w:rFonts w:asciiTheme="majorBidi" w:hAnsiTheme="majorBidi" w:cstheme="majorBidi"/>
          <w:color w:val="0E101A"/>
        </w:rPr>
        <w:t xml:space="preserve">3) </w:t>
      </w:r>
      <w:r w:rsidR="00AF09DD" w:rsidRPr="00976DF2">
        <w:rPr>
          <w:rFonts w:asciiTheme="majorBidi" w:hAnsiTheme="majorBidi" w:cstheme="majorBidi"/>
          <w:color w:val="0E101A"/>
        </w:rPr>
        <w:t xml:space="preserve">playing on the ground, and </w:t>
      </w:r>
      <w:r>
        <w:rPr>
          <w:rFonts w:asciiTheme="majorBidi" w:hAnsiTheme="majorBidi" w:cstheme="majorBidi"/>
          <w:color w:val="0E101A"/>
        </w:rPr>
        <w:t xml:space="preserve">4) </w:t>
      </w:r>
      <w:r w:rsidR="00AF09DD" w:rsidRPr="00976DF2">
        <w:rPr>
          <w:rFonts w:asciiTheme="majorBidi" w:hAnsiTheme="majorBidi" w:cstheme="majorBidi"/>
          <w:color w:val="0E101A"/>
        </w:rPr>
        <w:t xml:space="preserve">playing in the air. In the </w:t>
      </w:r>
      <w:r w:rsidR="00130B49" w:rsidRPr="00976DF2">
        <w:rPr>
          <w:rFonts w:asciiTheme="majorBidi" w:hAnsiTheme="majorBidi" w:cstheme="majorBidi"/>
          <w:color w:val="0E101A"/>
        </w:rPr>
        <w:t xml:space="preserve">not playing </w:t>
      </w:r>
      <w:r w:rsidR="00AF09DD" w:rsidRPr="00976DF2">
        <w:rPr>
          <w:rFonts w:asciiTheme="majorBidi" w:hAnsiTheme="majorBidi" w:cstheme="majorBidi"/>
          <w:color w:val="0E101A"/>
        </w:rPr>
        <w:t xml:space="preserve">section,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toy car is almost stationary and has no movements, and both encoders and acceleration signals are almost </w:t>
      </w:r>
      <w:r w:rsidR="001047EF">
        <w:rPr>
          <w:rFonts w:asciiTheme="majorBidi" w:hAnsiTheme="majorBidi" w:cstheme="majorBidi"/>
          <w:color w:val="0E101A"/>
        </w:rPr>
        <w:t>zero</w:t>
      </w:r>
      <w:r w:rsidR="00AF09DD" w:rsidRPr="00976DF2">
        <w:rPr>
          <w:rFonts w:asciiTheme="majorBidi" w:hAnsiTheme="majorBidi" w:cstheme="majorBidi"/>
          <w:color w:val="0E101A"/>
        </w:rPr>
        <w:t xml:space="preserve">. The playing only with wheels section is when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w:t>
      </w:r>
      <w:r w:rsidR="001047EF">
        <w:rPr>
          <w:rFonts w:asciiTheme="majorBidi" w:hAnsiTheme="majorBidi" w:cstheme="majorBidi"/>
          <w:color w:val="0E101A"/>
        </w:rPr>
        <w:lastRenderedPageBreak/>
        <w:t xml:space="preserve">toy </w:t>
      </w:r>
      <w:r w:rsidR="00AF09DD" w:rsidRPr="00976DF2">
        <w:rPr>
          <w:rFonts w:asciiTheme="majorBidi" w:hAnsiTheme="majorBidi" w:cstheme="majorBidi"/>
          <w:color w:val="0E101A"/>
        </w:rPr>
        <w:t xml:space="preserve">car </w:t>
      </w:r>
      <w:r w:rsidR="001047EF">
        <w:rPr>
          <w:rFonts w:asciiTheme="majorBidi" w:hAnsiTheme="majorBidi" w:cstheme="majorBidi"/>
          <w:color w:val="0E101A"/>
        </w:rPr>
        <w:t xml:space="preserve">is </w:t>
      </w:r>
      <w:r w:rsidR="00AF09DD" w:rsidRPr="00976DF2">
        <w:rPr>
          <w:rFonts w:asciiTheme="majorBidi" w:hAnsiTheme="majorBidi" w:cstheme="majorBidi"/>
          <w:color w:val="0E101A"/>
        </w:rPr>
        <w:t xml:space="preserve">almost motionless while rotating its wheels. </w:t>
      </w:r>
      <w:r w:rsidR="001047EF">
        <w:rPr>
          <w:rFonts w:asciiTheme="majorBidi" w:hAnsiTheme="majorBidi" w:cstheme="majorBidi"/>
          <w:color w:val="0E101A"/>
        </w:rPr>
        <w:t>In such a case, the shaft encoders show changes while there is no significant change in the acceleration. In t</w:t>
      </w:r>
      <w:r w:rsidR="00AF09DD" w:rsidRPr="00976DF2">
        <w:rPr>
          <w:rFonts w:asciiTheme="majorBidi" w:hAnsiTheme="majorBidi" w:cstheme="majorBidi"/>
          <w:color w:val="0E101A"/>
        </w:rPr>
        <w:t>he playing on</w:t>
      </w:r>
      <w:r w:rsidR="001047EF">
        <w:rPr>
          <w:rFonts w:asciiTheme="majorBidi" w:hAnsiTheme="majorBidi" w:cstheme="majorBidi"/>
          <w:color w:val="0E101A"/>
        </w:rPr>
        <w:t xml:space="preserve"> the</w:t>
      </w:r>
      <w:r w:rsidR="00AF09DD" w:rsidRPr="00976DF2">
        <w:rPr>
          <w:rFonts w:asciiTheme="majorBidi" w:hAnsiTheme="majorBidi" w:cstheme="majorBidi"/>
          <w:color w:val="0E101A"/>
        </w:rPr>
        <w:t xml:space="preserve"> ground section describes those portions of playing that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w:t>
      </w:r>
      <w:r w:rsidR="001047EF">
        <w:rPr>
          <w:rFonts w:asciiTheme="majorBidi" w:hAnsiTheme="majorBidi" w:cstheme="majorBidi"/>
          <w:color w:val="0E101A"/>
        </w:rPr>
        <w:t xml:space="preserve">toy </w:t>
      </w:r>
      <w:r w:rsidR="00AF09DD" w:rsidRPr="00976DF2">
        <w:rPr>
          <w:rFonts w:asciiTheme="majorBidi" w:hAnsiTheme="majorBidi" w:cstheme="majorBidi"/>
          <w:color w:val="0E101A"/>
        </w:rPr>
        <w:t xml:space="preserve">car </w:t>
      </w:r>
      <w:r w:rsidR="001047EF">
        <w:rPr>
          <w:rFonts w:asciiTheme="majorBidi" w:hAnsiTheme="majorBidi" w:cstheme="majorBidi"/>
          <w:color w:val="0E101A"/>
        </w:rPr>
        <w:t>is moved which creates changes in both acceleration and shaft encoder signals. Finally,</w:t>
      </w:r>
      <w:r w:rsidR="00AF09DD" w:rsidRPr="00976DF2">
        <w:rPr>
          <w:rFonts w:asciiTheme="majorBidi" w:hAnsiTheme="majorBidi" w:cstheme="majorBidi"/>
          <w:color w:val="0E101A"/>
        </w:rPr>
        <w:t xml:space="preserve"> the playing </w:t>
      </w:r>
      <w:r w:rsidR="001047EF">
        <w:rPr>
          <w:rFonts w:asciiTheme="majorBidi" w:hAnsiTheme="majorBidi" w:cstheme="majorBidi"/>
          <w:color w:val="0E101A"/>
        </w:rPr>
        <w:t>in</w:t>
      </w:r>
      <w:r w:rsidR="00AF09DD" w:rsidRPr="00976DF2">
        <w:rPr>
          <w:rFonts w:asciiTheme="majorBidi" w:hAnsiTheme="majorBidi" w:cstheme="majorBidi"/>
          <w:color w:val="0E101A"/>
        </w:rPr>
        <w:t xml:space="preserve">n air section is when the </w:t>
      </w:r>
      <w:r w:rsidR="00C27452">
        <w:rPr>
          <w:rFonts w:asciiTheme="majorBidi" w:hAnsiTheme="majorBidi" w:cstheme="majorBidi"/>
          <w:color w:val="0E101A"/>
        </w:rPr>
        <w:t>intelligent</w:t>
      </w:r>
      <w:r w:rsidR="00AF09DD" w:rsidRPr="00976DF2">
        <w:rPr>
          <w:rFonts w:asciiTheme="majorBidi" w:hAnsiTheme="majorBidi" w:cstheme="majorBidi"/>
          <w:color w:val="0E101A"/>
        </w:rPr>
        <w:t xml:space="preserve"> toy car is moved in the air, and the acceleration is changing, and its wheels are not rotating</w:t>
      </w:r>
      <w:r w:rsidR="001047EF">
        <w:rPr>
          <w:rFonts w:asciiTheme="majorBidi" w:hAnsiTheme="majorBidi" w:cstheme="majorBidi"/>
          <w:color w:val="0E101A"/>
        </w:rPr>
        <w:t xml:space="preserve">. Thus, </w:t>
      </w:r>
      <w:r w:rsidR="00AF09DD" w:rsidRPr="00976DF2">
        <w:rPr>
          <w:rFonts w:asciiTheme="majorBidi" w:hAnsiTheme="majorBidi" w:cstheme="majorBidi"/>
          <w:color w:val="0E101A"/>
        </w:rPr>
        <w:t xml:space="preserve">the encoders </w:t>
      </w:r>
      <w:r w:rsidR="001047EF">
        <w:rPr>
          <w:rFonts w:asciiTheme="majorBidi" w:hAnsiTheme="majorBidi" w:cstheme="majorBidi"/>
          <w:color w:val="0E101A"/>
        </w:rPr>
        <w:t xml:space="preserve">signals </w:t>
      </w:r>
      <w:r w:rsidR="000D1F7F">
        <w:rPr>
          <w:rFonts w:asciiTheme="majorBidi" w:hAnsiTheme="majorBidi" w:cstheme="majorBidi"/>
          <w:color w:val="0E101A"/>
        </w:rPr>
        <w:t xml:space="preserve">show zero rotation. </w:t>
      </w:r>
    </w:p>
    <w:p w14:paraId="5AB5B9D8" w14:textId="37875773" w:rsidR="00AF09DD" w:rsidRPr="00976DF2" w:rsidRDefault="00AF09DD" w:rsidP="000D1F7F">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 xml:space="preserve">Integrating the </w:t>
      </w:r>
      <w:r w:rsidR="000D1F7F">
        <w:rPr>
          <w:rFonts w:asciiTheme="majorBidi" w:hAnsiTheme="majorBidi" w:cstheme="majorBidi"/>
          <w:color w:val="0E101A"/>
        </w:rPr>
        <w:t xml:space="preserve">jerk of the </w:t>
      </w:r>
      <w:r w:rsidRPr="00976DF2">
        <w:rPr>
          <w:rFonts w:asciiTheme="majorBidi" w:hAnsiTheme="majorBidi" w:cstheme="majorBidi"/>
          <w:color w:val="0E101A"/>
        </w:rPr>
        <w:t xml:space="preserve">summed acceleration signals with the variation of the </w:t>
      </w:r>
      <w:r w:rsidR="000D1F7F">
        <w:rPr>
          <w:rFonts w:asciiTheme="majorBidi" w:hAnsiTheme="majorBidi" w:cstheme="majorBidi"/>
          <w:color w:val="0E101A"/>
        </w:rPr>
        <w:t>e</w:t>
      </w:r>
      <w:r w:rsidRPr="00976DF2">
        <w:rPr>
          <w:rFonts w:asciiTheme="majorBidi" w:hAnsiTheme="majorBidi" w:cstheme="majorBidi"/>
          <w:color w:val="0E101A"/>
        </w:rPr>
        <w:t>ncoder</w:t>
      </w:r>
      <w:r w:rsidR="000D1F7F">
        <w:rPr>
          <w:rFonts w:asciiTheme="majorBidi" w:hAnsiTheme="majorBidi" w:cstheme="majorBidi"/>
          <w:color w:val="0E101A"/>
        </w:rPr>
        <w:t>s</w:t>
      </w:r>
      <w:r w:rsidRPr="00976DF2">
        <w:rPr>
          <w:rFonts w:asciiTheme="majorBidi" w:hAnsiTheme="majorBidi" w:cstheme="majorBidi"/>
          <w:color w:val="0E101A"/>
        </w:rPr>
        <w:t>' data separates th</w:t>
      </w:r>
      <w:r w:rsidR="000D1F7F">
        <w:rPr>
          <w:rFonts w:asciiTheme="majorBidi" w:hAnsiTheme="majorBidi" w:cstheme="majorBidi"/>
          <w:color w:val="0E101A"/>
        </w:rPr>
        <w:t>e</w:t>
      </w:r>
      <w:r w:rsidRPr="00976DF2">
        <w:rPr>
          <w:rFonts w:asciiTheme="majorBidi" w:hAnsiTheme="majorBidi" w:cstheme="majorBidi"/>
          <w:color w:val="0E101A"/>
        </w:rPr>
        <w:t>se four mentioned sections from each other. If the jerk is almost zero, then the car is almost stationary and depend</w:t>
      </w:r>
      <w:r w:rsidR="000D1F7F">
        <w:rPr>
          <w:rFonts w:asciiTheme="majorBidi" w:hAnsiTheme="majorBidi" w:cstheme="majorBidi"/>
          <w:color w:val="0E101A"/>
        </w:rPr>
        <w:t xml:space="preserve">ing </w:t>
      </w:r>
      <w:r w:rsidRPr="00976DF2">
        <w:rPr>
          <w:rFonts w:asciiTheme="majorBidi" w:hAnsiTheme="majorBidi" w:cstheme="majorBidi"/>
          <w:color w:val="0E101A"/>
        </w:rPr>
        <w:t xml:space="preserve">on the </w:t>
      </w:r>
      <w:r w:rsidR="000D1F7F">
        <w:rPr>
          <w:rFonts w:asciiTheme="majorBidi" w:hAnsiTheme="majorBidi" w:cstheme="majorBidi"/>
          <w:color w:val="0E101A"/>
        </w:rPr>
        <w:t xml:space="preserve">shaft </w:t>
      </w:r>
      <w:r w:rsidR="00F63E51" w:rsidRPr="00976DF2">
        <w:rPr>
          <w:rFonts w:asciiTheme="majorBidi" w:hAnsiTheme="majorBidi" w:cstheme="majorBidi"/>
          <w:color w:val="0E101A"/>
        </w:rPr>
        <w:t>encoder</w:t>
      </w:r>
      <w:r w:rsidR="00F63E51">
        <w:rPr>
          <w:rFonts w:asciiTheme="majorBidi" w:hAnsiTheme="majorBidi" w:cstheme="majorBidi"/>
          <w:color w:val="0E101A"/>
        </w:rPr>
        <w:t>s'</w:t>
      </w:r>
      <w:r w:rsidR="00F63E51" w:rsidRPr="00976DF2">
        <w:rPr>
          <w:rFonts w:asciiTheme="majorBidi" w:hAnsiTheme="majorBidi" w:cstheme="majorBidi"/>
          <w:color w:val="0E101A"/>
        </w:rPr>
        <w:t xml:space="preserve"> </w:t>
      </w:r>
      <w:r w:rsidR="000D1F7F">
        <w:rPr>
          <w:rFonts w:asciiTheme="majorBidi" w:hAnsiTheme="majorBidi" w:cstheme="majorBidi"/>
          <w:color w:val="0E101A"/>
        </w:rPr>
        <w:t xml:space="preserve">signal </w:t>
      </w:r>
      <w:r w:rsidRPr="00976DF2">
        <w:rPr>
          <w:rFonts w:asciiTheme="majorBidi" w:hAnsiTheme="majorBidi" w:cstheme="majorBidi"/>
          <w:color w:val="0E101A"/>
        </w:rPr>
        <w:t>variation</w:t>
      </w:r>
      <w:r w:rsidR="0084228A">
        <w:rPr>
          <w:rFonts w:asciiTheme="majorBidi" w:hAnsiTheme="majorBidi" w:cstheme="majorBidi"/>
          <w:color w:val="0E101A"/>
        </w:rPr>
        <w:t>, the car can be in the No Playing state</w:t>
      </w:r>
      <w:r w:rsidRPr="00976DF2">
        <w:rPr>
          <w:rFonts w:asciiTheme="majorBidi" w:hAnsiTheme="majorBidi" w:cstheme="majorBidi"/>
          <w:color w:val="0E101A"/>
        </w:rPr>
        <w:t xml:space="preserve"> or </w:t>
      </w:r>
      <w:r w:rsidR="0084228A">
        <w:rPr>
          <w:rFonts w:asciiTheme="majorBidi" w:hAnsiTheme="majorBidi" w:cstheme="majorBidi"/>
          <w:color w:val="0E101A"/>
        </w:rPr>
        <w:t xml:space="preserve">in </w:t>
      </w:r>
      <w:r w:rsidRPr="00976DF2">
        <w:rPr>
          <w:rFonts w:asciiTheme="majorBidi" w:hAnsiTheme="majorBidi" w:cstheme="majorBidi"/>
          <w:color w:val="0E101A"/>
        </w:rPr>
        <w:t xml:space="preserve">the playing only with wheels </w:t>
      </w:r>
      <w:r w:rsidR="0084228A">
        <w:rPr>
          <w:rFonts w:asciiTheme="majorBidi" w:hAnsiTheme="majorBidi" w:cstheme="majorBidi"/>
          <w:color w:val="0E101A"/>
        </w:rPr>
        <w:t>state. I</w:t>
      </w:r>
      <w:r w:rsidRPr="00976DF2">
        <w:rPr>
          <w:rFonts w:asciiTheme="majorBidi" w:hAnsiTheme="majorBidi" w:cstheme="majorBidi"/>
          <w:color w:val="0E101A"/>
        </w:rPr>
        <w:t xml:space="preserve">f the jerk was non-zero, then the car is moving and based on its encoders data it could be </w:t>
      </w:r>
      <w:r w:rsidR="0084228A">
        <w:rPr>
          <w:rFonts w:asciiTheme="majorBidi" w:hAnsiTheme="majorBidi" w:cstheme="majorBidi"/>
          <w:color w:val="0E101A"/>
        </w:rPr>
        <w:t xml:space="preserve">in the playing on the ground or playing in the air states. </w:t>
      </w:r>
      <w:r w:rsidRPr="00976DF2">
        <w:rPr>
          <w:rFonts w:asciiTheme="majorBidi" w:hAnsiTheme="majorBidi" w:cstheme="majorBidi"/>
          <w:color w:val="0E101A"/>
        </w:rPr>
        <w:t xml:space="preserve">The percentage of every </w:t>
      </w:r>
      <w:r w:rsidR="0084228A">
        <w:rPr>
          <w:rFonts w:asciiTheme="majorBidi" w:hAnsiTheme="majorBidi" w:cstheme="majorBidi"/>
          <w:color w:val="0E101A"/>
        </w:rPr>
        <w:t xml:space="preserve">state in the play time of a subject is considered </w:t>
      </w:r>
      <w:r w:rsidRPr="00976DF2">
        <w:rPr>
          <w:rFonts w:asciiTheme="majorBidi" w:hAnsiTheme="majorBidi" w:cstheme="majorBidi"/>
          <w:color w:val="0E101A"/>
        </w:rPr>
        <w:t xml:space="preserve">a feature. By defining an active duration for the </w:t>
      </w:r>
      <w:r w:rsidR="00C27452">
        <w:rPr>
          <w:rFonts w:asciiTheme="majorBidi" w:hAnsiTheme="majorBidi" w:cstheme="majorBidi"/>
          <w:color w:val="0E101A"/>
        </w:rPr>
        <w:t>intelligent</w:t>
      </w:r>
      <w:r w:rsidRPr="00976DF2">
        <w:rPr>
          <w:rFonts w:asciiTheme="majorBidi" w:hAnsiTheme="majorBidi" w:cstheme="majorBidi"/>
          <w:color w:val="0E101A"/>
        </w:rPr>
        <w:t xml:space="preserve"> car that consists of </w:t>
      </w:r>
      <w:del w:id="216" w:author="bijan mehralizadeh" w:date="2021-12-24T23:43:00Z">
        <w:r w:rsidRPr="00976DF2" w:rsidDel="003F4648">
          <w:rPr>
            <w:rFonts w:asciiTheme="majorBidi" w:hAnsiTheme="majorBidi" w:cstheme="majorBidi"/>
            <w:color w:val="0E101A"/>
          </w:rPr>
          <w:delText>playing only with wheels, playing on the ground, and playing in the air sections</w:delText>
        </w:r>
      </w:del>
      <w:ins w:id="217" w:author="bijan mehralizadeh" w:date="2021-12-24T23:43:00Z">
        <w:r w:rsidR="003F4648">
          <w:rPr>
            <w:rFonts w:asciiTheme="majorBidi" w:hAnsiTheme="majorBidi" w:cstheme="majorBidi"/>
            <w:color w:val="0E101A"/>
          </w:rPr>
          <w:t xml:space="preserve">total time </w:t>
        </w:r>
      </w:ins>
      <w:ins w:id="218" w:author="bijan mehralizadeh" w:date="2021-12-24T23:44:00Z">
        <w:r w:rsidR="003F4648">
          <w:rPr>
            <w:rFonts w:asciiTheme="majorBidi" w:hAnsiTheme="majorBidi" w:cstheme="majorBidi"/>
            <w:color w:val="0E101A"/>
          </w:rPr>
          <w:t xml:space="preserve">minus not playing </w:t>
        </w:r>
      </w:ins>
      <w:ins w:id="219" w:author="bijan mehralizadeh" w:date="2021-12-24T23:45:00Z">
        <w:r w:rsidR="003F4648">
          <w:rPr>
            <w:rFonts w:asciiTheme="majorBidi" w:hAnsiTheme="majorBidi" w:cstheme="majorBidi"/>
            <w:color w:val="0E101A"/>
          </w:rPr>
          <w:t>section</w:t>
        </w:r>
      </w:ins>
      <w:r w:rsidRPr="00976DF2">
        <w:rPr>
          <w:rFonts w:asciiTheme="majorBidi" w:hAnsiTheme="majorBidi" w:cstheme="majorBidi"/>
          <w:color w:val="0E101A"/>
        </w:rPr>
        <w:t xml:space="preserve">, the absolute interaction period of the test case is calculated. </w:t>
      </w:r>
      <w:commentRangeStart w:id="220"/>
      <w:commentRangeStart w:id="221"/>
      <w:r w:rsidRPr="00976DF2">
        <w:rPr>
          <w:rFonts w:asciiTheme="majorBidi" w:hAnsiTheme="majorBidi" w:cstheme="majorBidi"/>
          <w:color w:val="0E101A"/>
        </w:rPr>
        <w:t xml:space="preserve">The ratio of each </w:t>
      </w:r>
      <w:r w:rsidR="0084228A">
        <w:rPr>
          <w:rFonts w:asciiTheme="majorBidi" w:hAnsiTheme="majorBidi" w:cstheme="majorBidi"/>
          <w:color w:val="0E101A"/>
        </w:rPr>
        <w:t>state</w:t>
      </w:r>
      <w:r w:rsidR="0084228A" w:rsidRPr="00976DF2">
        <w:rPr>
          <w:rFonts w:asciiTheme="majorBidi" w:hAnsiTheme="majorBidi" w:cstheme="majorBidi"/>
          <w:color w:val="0E101A"/>
        </w:rPr>
        <w:t xml:space="preserve"> </w:t>
      </w:r>
      <w:r w:rsidRPr="00976DF2">
        <w:rPr>
          <w:rFonts w:asciiTheme="majorBidi" w:hAnsiTheme="majorBidi" w:cstheme="majorBidi"/>
          <w:color w:val="0E101A"/>
        </w:rPr>
        <w:t>to the length of the absolute interaction period is also a feature.</w:t>
      </w:r>
      <w:commentRangeEnd w:id="220"/>
      <w:r w:rsidR="0084228A">
        <w:rPr>
          <w:rStyle w:val="CommentReference"/>
          <w:rFonts w:ascii="Calibri" w:eastAsia="Calibri" w:hAnsi="Calibri" w:cs="Calibri"/>
        </w:rPr>
        <w:commentReference w:id="220"/>
      </w:r>
      <w:commentRangeEnd w:id="221"/>
      <w:r w:rsidR="003F4648">
        <w:rPr>
          <w:rStyle w:val="CommentReference"/>
          <w:rFonts w:ascii="Calibri" w:eastAsia="Calibri" w:hAnsi="Calibri" w:cs="Calibri"/>
        </w:rPr>
        <w:commentReference w:id="221"/>
      </w:r>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2402C33A" w:rsidR="001A6C29" w:rsidRPr="004C0EEA" w:rsidRDefault="009124B6" w:rsidP="004C0EEA">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 xml:space="preserve">To train classifiers, </w:t>
      </w:r>
      <w:r w:rsidR="001A6C29" w:rsidRPr="00976DF2">
        <w:rPr>
          <w:rFonts w:asciiTheme="majorBidi" w:hAnsiTheme="majorBidi" w:cstheme="majorBidi"/>
          <w:color w:val="0E101A"/>
        </w:rPr>
        <w:t xml:space="preserve">the collection of 45 </w:t>
      </w:r>
      <w:del w:id="222" w:author="bijan mehralizadeh" w:date="2021-12-24T23:54:00Z">
        <w:r w:rsidDel="003F4648">
          <w:rPr>
            <w:rFonts w:asciiTheme="majorBidi" w:hAnsiTheme="majorBidi" w:cstheme="majorBidi"/>
            <w:color w:val="0E101A"/>
          </w:rPr>
          <w:delText>subjects</w:delText>
        </w:r>
      </w:del>
      <w:ins w:id="223" w:author="bijan mehralizadeh" w:date="2021-12-24T23:54:00Z">
        <w:r w:rsidR="003F4648">
          <w:rPr>
            <w:rFonts w:asciiTheme="majorBidi" w:hAnsiTheme="majorBidi" w:cstheme="majorBidi"/>
            <w:color w:val="0E101A"/>
          </w:rPr>
          <w:t>subjects</w:t>
        </w:r>
      </w:ins>
      <w:ins w:id="224" w:author="bijan mehralizadeh" w:date="2021-12-24T23:58:00Z">
        <w:r w:rsidR="003F4648">
          <w:rPr>
            <w:rFonts w:asciiTheme="majorBidi" w:hAnsiTheme="majorBidi" w:cstheme="majorBidi"/>
            <w:color w:val="0E101A"/>
          </w:rPr>
          <w:t>'</w:t>
        </w:r>
      </w:ins>
      <w:r>
        <w:rPr>
          <w:rFonts w:asciiTheme="majorBidi" w:hAnsiTheme="majorBidi" w:cstheme="majorBidi"/>
          <w:color w:val="0E101A"/>
        </w:rPr>
        <w:t xml:space="preserve"> data</w:t>
      </w:r>
      <w:r w:rsidRPr="00976DF2">
        <w:rPr>
          <w:rFonts w:asciiTheme="majorBidi" w:hAnsiTheme="majorBidi" w:cstheme="majorBidi"/>
          <w:color w:val="0E101A"/>
        </w:rPr>
        <w:t xml:space="preserve"> </w:t>
      </w:r>
      <w:r>
        <w:rPr>
          <w:rFonts w:asciiTheme="majorBidi" w:hAnsiTheme="majorBidi" w:cstheme="majorBidi"/>
          <w:color w:val="0E101A"/>
        </w:rPr>
        <w:t>was</w:t>
      </w:r>
      <w:r w:rsidRPr="00976DF2">
        <w:rPr>
          <w:rFonts w:asciiTheme="majorBidi" w:hAnsiTheme="majorBidi" w:cstheme="majorBidi"/>
          <w:color w:val="0E101A"/>
        </w:rPr>
        <w:t xml:space="preserve"> </w:t>
      </w:r>
      <w:r w:rsidR="001A6C29" w:rsidRPr="00976DF2">
        <w:rPr>
          <w:rFonts w:asciiTheme="majorBidi" w:hAnsiTheme="majorBidi" w:cstheme="majorBidi"/>
          <w:color w:val="0E101A"/>
        </w:rPr>
        <w:t xml:space="preserve">divided into </w:t>
      </w:r>
      <w:commentRangeStart w:id="225"/>
      <w:r w:rsidR="001A6C29" w:rsidRPr="00976DF2">
        <w:rPr>
          <w:rFonts w:asciiTheme="majorBidi" w:hAnsiTheme="majorBidi" w:cstheme="majorBidi"/>
          <w:color w:val="0E101A"/>
        </w:rPr>
        <w:t>two groups: the training set with 80% of samples and the test set with 20% of remaining sample</w:t>
      </w:r>
      <w:commentRangeEnd w:id="225"/>
      <w:r>
        <w:rPr>
          <w:rStyle w:val="CommentReference"/>
          <w:rFonts w:ascii="Calibri" w:eastAsia="Calibri" w:hAnsi="Calibri" w:cs="Calibri"/>
        </w:rPr>
        <w:commentReference w:id="225"/>
      </w:r>
      <w:r w:rsidR="001A6C29" w:rsidRPr="00976DF2">
        <w:rPr>
          <w:rFonts w:asciiTheme="majorBidi" w:hAnsiTheme="majorBidi" w:cstheme="majorBidi"/>
          <w:color w:val="0E101A"/>
        </w:rPr>
        <w:t>s. The training set is used to train the classifier, and the test set is used to measure the classifier's performance.</w:t>
      </w:r>
      <w:r w:rsidR="004C0EEA">
        <w:rPr>
          <w:rFonts w:asciiTheme="majorBidi" w:hAnsiTheme="majorBidi" w:cstheme="majorBidi"/>
          <w:color w:val="0E101A"/>
        </w:rPr>
        <w:t xml:space="preserve"> T</w:t>
      </w:r>
      <w:r w:rsidR="001A6C29" w:rsidRPr="00976DF2">
        <w:rPr>
          <w:rFonts w:asciiTheme="majorBidi" w:hAnsiTheme="majorBidi" w:cstheme="majorBidi"/>
          <w:color w:val="0E101A"/>
        </w:rPr>
        <w:t>he K-fold cross-validation method</w:t>
      </w:r>
      <w:r w:rsidR="001A6C29"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491548">
        <w:rPr>
          <w:rFonts w:asciiTheme="majorBidi" w:hAnsiTheme="majorBidi" w:cstheme="majorBidi"/>
          <w:noProof/>
          <w:color w:val="0E101A"/>
        </w:rPr>
        <w:t>[24]</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001A6C29"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001A6C29" w:rsidRPr="00976DF2">
        <w:rPr>
          <w:rFonts w:asciiTheme="majorBidi" w:hAnsiTheme="majorBidi" w:cstheme="majorBidi"/>
          <w:color w:val="0E101A"/>
        </w:rPr>
        <w:t xml:space="preserve">. </w:t>
      </w:r>
      <w:r>
        <w:rPr>
          <w:rFonts w:asciiTheme="majorBidi" w:hAnsiTheme="majorBidi" w:cstheme="majorBidi"/>
          <w:color w:val="0E101A"/>
        </w:rPr>
        <w:t>T</w:t>
      </w:r>
      <w:r w:rsidR="001A6C29" w:rsidRPr="00976DF2">
        <w:rPr>
          <w:rFonts w:asciiTheme="majorBidi" w:hAnsiTheme="majorBidi" w:cstheme="majorBidi"/>
          <w:color w:val="0E101A"/>
        </w:rPr>
        <w:t xml:space="preserve">he </w:t>
      </w:r>
      <w:r>
        <w:rPr>
          <w:rFonts w:asciiTheme="majorBidi" w:hAnsiTheme="majorBidi" w:cstheme="majorBidi"/>
          <w:color w:val="0E101A"/>
        </w:rPr>
        <w:t xml:space="preserve">average of the </w:t>
      </w:r>
      <w:r w:rsidR="001A6C29" w:rsidRPr="00976DF2">
        <w:rPr>
          <w:rFonts w:asciiTheme="majorBidi" w:hAnsiTheme="majorBidi" w:cstheme="majorBidi"/>
          <w:color w:val="0E101A"/>
        </w:rPr>
        <w:t xml:space="preserve">accuracy, sensitivity, and specificity </w:t>
      </w:r>
      <w:r>
        <w:rPr>
          <w:rFonts w:asciiTheme="majorBidi" w:hAnsiTheme="majorBidi" w:cstheme="majorBidi"/>
          <w:color w:val="0E101A"/>
        </w:rPr>
        <w:t xml:space="preserve">of the trainings are reported. </w:t>
      </w:r>
      <w:r w:rsidR="001A6C29" w:rsidRPr="00976DF2">
        <w:rPr>
          <w:rFonts w:asciiTheme="majorBidi" w:hAnsiTheme="majorBidi" w:cstheme="majorBidi"/>
          <w:color w:val="0E101A"/>
        </w:rPr>
        <w:t>In this research, a Support Vector Machine (SVM)</w:t>
      </w:r>
      <w:r w:rsidR="001A6C29" w:rsidRPr="00976DF2">
        <w:rPr>
          <w:rFonts w:asciiTheme="majorBidi" w:hAnsiTheme="majorBidi" w:cstheme="majorBidi"/>
          <w:color w:val="0E101A"/>
        </w:rPr>
        <w:fldChar w:fldCharType="begin"/>
      </w:r>
      <w:r w:rsidR="00263859">
        <w:rPr>
          <w:rFonts w:asciiTheme="majorBidi" w:hAnsiTheme="majorBidi" w:cstheme="majorBidi"/>
          <w:color w:val="0E101A"/>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491548">
        <w:rPr>
          <w:rFonts w:asciiTheme="majorBidi" w:hAnsiTheme="majorBidi" w:cstheme="majorBidi"/>
          <w:noProof/>
          <w:color w:val="0E101A"/>
        </w:rPr>
        <w:t>[24]</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5ABB8D34" w:rsidR="000D7A0E" w:rsidDel="0056400F" w:rsidRDefault="000D7A0E" w:rsidP="0056400F">
      <w:pPr>
        <w:pStyle w:val="Heading2"/>
        <w:spacing w:before="0" w:beforeAutospacing="0" w:after="0" w:afterAutospacing="0"/>
        <w:rPr>
          <w:del w:id="226" w:author="bijan mehralizadeh" w:date="2021-12-25T13:09:00Z"/>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6824E5E5" w14:textId="55B440AD" w:rsidR="0056400F" w:rsidRDefault="0056400F" w:rsidP="000D7A0E">
      <w:pPr>
        <w:pStyle w:val="Heading2"/>
        <w:spacing w:before="0" w:beforeAutospacing="0" w:after="0" w:afterAutospacing="0"/>
        <w:rPr>
          <w:ins w:id="227" w:author="bijan mehralizadeh" w:date="2021-12-25T13:09:00Z"/>
          <w:rFonts w:asciiTheme="majorBidi" w:hAnsiTheme="majorBidi" w:cstheme="majorBidi"/>
          <w:b w:val="0"/>
          <w:bCs w:val="0"/>
          <w:color w:val="0E101A"/>
        </w:rPr>
      </w:pPr>
    </w:p>
    <w:p w14:paraId="7F2211C6" w14:textId="5101D38F" w:rsidR="0056400F" w:rsidRPr="0056400F" w:rsidRDefault="0056400F" w:rsidP="000D7A0E">
      <w:pPr>
        <w:pStyle w:val="Heading2"/>
        <w:spacing w:before="0" w:beforeAutospacing="0" w:after="0" w:afterAutospacing="0"/>
        <w:rPr>
          <w:ins w:id="228" w:author="bijan mehralizadeh" w:date="2021-12-25T13:09:00Z"/>
          <w:rFonts w:asciiTheme="majorBidi" w:hAnsiTheme="majorBidi" w:cstheme="majorBidi"/>
          <w:b w:val="0"/>
          <w:bCs w:val="0"/>
          <w:color w:val="0E101A"/>
          <w:sz w:val="24"/>
          <w:szCs w:val="24"/>
          <w:rPrChange w:id="229" w:author="bijan mehralizadeh" w:date="2021-12-25T13:09:00Z">
            <w:rPr>
              <w:ins w:id="230" w:author="bijan mehralizadeh" w:date="2021-12-25T13:09:00Z"/>
              <w:rFonts w:asciiTheme="majorBidi" w:hAnsiTheme="majorBidi" w:cstheme="majorBidi"/>
              <w:b w:val="0"/>
              <w:bCs w:val="0"/>
              <w:color w:val="0E101A"/>
            </w:rPr>
          </w:rPrChange>
        </w:rPr>
      </w:pPr>
      <w:ins w:id="231" w:author="bijan mehralizadeh" w:date="2021-12-25T13:09:00Z">
        <w:r w:rsidRPr="0056400F">
          <w:rPr>
            <w:rFonts w:asciiTheme="majorBidi" w:hAnsiTheme="majorBidi" w:cstheme="majorBidi"/>
            <w:b w:val="0"/>
            <w:bCs w:val="0"/>
            <w:color w:val="0E101A"/>
            <w:sz w:val="24"/>
            <w:szCs w:val="24"/>
          </w:rPr>
          <w:t xml:space="preserve">Since the size of the training set is small compared to the size of the feature vector, feature reduction is necessary before applying machine learning methods. In the first step to reduce the number of features, their correlation was examined. Only one feature from every group with high more than 85% correlation was selected while the others were eliminated. In the ordinary algorithms there is no differentiation between features in a high correlated group, hence one of them is selected </w:t>
        </w:r>
      </w:ins>
      <w:ins w:id="232" w:author="bijan mehralizadeh" w:date="2021-12-25T13:10:00Z">
        <w:r w:rsidRPr="0056400F">
          <w:rPr>
            <w:rFonts w:asciiTheme="majorBidi" w:hAnsiTheme="majorBidi" w:cstheme="majorBidi"/>
            <w:b w:val="0"/>
            <w:bCs w:val="0"/>
            <w:color w:val="0E101A"/>
            <w:sz w:val="24"/>
            <w:szCs w:val="24"/>
          </w:rPr>
          <w:t>randomly</w:t>
        </w:r>
      </w:ins>
      <w:ins w:id="233" w:author="bijan mehralizadeh" w:date="2021-12-25T13:09:00Z">
        <w:r w:rsidRPr="0056400F">
          <w:rPr>
            <w:rFonts w:asciiTheme="majorBidi" w:hAnsiTheme="majorBidi" w:cstheme="majorBidi"/>
            <w:b w:val="0"/>
            <w:bCs w:val="0"/>
            <w:color w:val="0E101A"/>
            <w:sz w:val="24"/>
            <w:szCs w:val="24"/>
          </w:rPr>
          <w:t xml:space="preserve">. In this study, F forward selection and backward </w:t>
        </w:r>
      </w:ins>
      <w:ins w:id="234" w:author="bijan mehralizadeh" w:date="2021-12-25T13:10:00Z">
        <w:r w:rsidRPr="0056400F">
          <w:rPr>
            <w:rFonts w:asciiTheme="majorBidi" w:hAnsiTheme="majorBidi" w:cstheme="majorBidi"/>
            <w:b w:val="0"/>
            <w:bCs w:val="0"/>
            <w:color w:val="0E101A"/>
            <w:sz w:val="24"/>
            <w:szCs w:val="24"/>
          </w:rPr>
          <w:t>elimination [</w:t>
        </w:r>
      </w:ins>
      <w:ins w:id="235" w:author="bijan mehralizadeh" w:date="2021-12-25T13:09:00Z">
        <w:r w:rsidRPr="0056400F">
          <w:rPr>
            <w:rFonts w:asciiTheme="majorBidi" w:hAnsiTheme="majorBidi" w:cstheme="majorBidi"/>
            <w:b w:val="0"/>
            <w:bCs w:val="0"/>
            <w:color w:val="0E101A"/>
            <w:sz w:val="24"/>
            <w:szCs w:val="24"/>
          </w:rPr>
          <w:t>24] is used to select the most compelling feature from each highly correlated groups [25]. This method effectively reduces the number of feature vector by about 30</w:t>
        </w:r>
      </w:ins>
      <w:ins w:id="236" w:author="bijan mehralizadeh" w:date="2021-12-25T13:10:00Z">
        <w:r w:rsidRPr="0056400F">
          <w:rPr>
            <w:rFonts w:asciiTheme="majorBidi" w:hAnsiTheme="majorBidi" w:cstheme="majorBidi"/>
            <w:b w:val="0"/>
            <w:bCs w:val="0"/>
            <w:color w:val="0E101A"/>
            <w:sz w:val="24"/>
            <w:szCs w:val="24"/>
          </w:rPr>
          <w:t>%. The</w:t>
        </w:r>
      </w:ins>
      <w:ins w:id="237" w:author="bijan mehralizadeh" w:date="2021-12-25T13:09:00Z">
        <w:r w:rsidRPr="0056400F">
          <w:rPr>
            <w:rFonts w:asciiTheme="majorBidi" w:hAnsiTheme="majorBidi" w:cstheme="majorBidi"/>
            <w:b w:val="0"/>
            <w:bCs w:val="0"/>
            <w:color w:val="0E101A"/>
            <w:sz w:val="24"/>
            <w:szCs w:val="24"/>
          </w:rPr>
          <w:t xml:space="preserv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fig2], the best result is obtained by integrating five acceleration features and two encoder features.</w:t>
        </w:r>
      </w:ins>
    </w:p>
    <w:p w14:paraId="0BF8078A" w14:textId="776FBFEB" w:rsidR="00DE5C15" w:rsidDel="0056400F" w:rsidRDefault="00DE5C15" w:rsidP="00DE5C15">
      <w:pPr>
        <w:pStyle w:val="NormalWeb"/>
        <w:spacing w:before="0" w:beforeAutospacing="0" w:after="0" w:afterAutospacing="0"/>
        <w:rPr>
          <w:del w:id="238" w:author="bijan mehralizadeh" w:date="2021-12-25T13:09:00Z"/>
          <w:rFonts w:asciiTheme="majorBidi" w:hAnsiTheme="majorBidi" w:cstheme="majorBidi"/>
          <w:color w:val="0E101A"/>
        </w:rPr>
      </w:pPr>
      <w:del w:id="239" w:author="bijan mehralizadeh" w:date="2021-12-25T13:09:00Z">
        <w:r w:rsidRPr="0070250E" w:rsidDel="0056400F">
          <w:rPr>
            <w:rFonts w:asciiTheme="majorBidi" w:hAnsiTheme="majorBidi" w:cstheme="majorBidi"/>
            <w:color w:val="0E101A"/>
          </w:rPr>
          <w:delText>Since the size of the training set is small compared to the size of the feature vector, feature reduction is necessary before applying machine learning methods. In the first step to reduc</w:delText>
        </w:r>
        <w:r w:rsidR="00D67F20" w:rsidDel="0056400F">
          <w:rPr>
            <w:rFonts w:asciiTheme="majorBidi" w:hAnsiTheme="majorBidi" w:cstheme="majorBidi"/>
            <w:color w:val="0E101A"/>
          </w:rPr>
          <w:delText>e</w:delText>
        </w:r>
        <w:r w:rsidRPr="0070250E" w:rsidDel="0056400F">
          <w:rPr>
            <w:rFonts w:asciiTheme="majorBidi" w:hAnsiTheme="majorBidi" w:cstheme="majorBidi"/>
            <w:color w:val="0E101A"/>
          </w:rPr>
          <w:delText xml:space="preserve"> the number of features, their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 xml:space="preserve">was </w:delText>
        </w:r>
        <w:r w:rsidRPr="0070250E" w:rsidDel="0056400F">
          <w:rPr>
            <w:rFonts w:asciiTheme="majorBidi" w:hAnsiTheme="majorBidi" w:cstheme="majorBidi"/>
            <w:color w:val="0E101A"/>
          </w:rPr>
          <w:delText xml:space="preserve">examined. Only one feature from every group with high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was</w:delText>
        </w:r>
        <w:r w:rsidRPr="0070250E" w:rsidDel="0056400F">
          <w:rPr>
            <w:rFonts w:asciiTheme="majorBidi" w:hAnsiTheme="majorBidi" w:cstheme="majorBidi"/>
            <w:color w:val="0E101A"/>
          </w:rPr>
          <w:delText xml:space="preserve"> selected while the other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00D67F20" w:rsidDel="0056400F">
          <w:rPr>
            <w:rFonts w:asciiTheme="majorBidi" w:hAnsiTheme="majorBidi" w:cstheme="majorBidi"/>
            <w:color w:val="0E101A"/>
          </w:rPr>
          <w:delText>eliminated</w:delText>
        </w:r>
        <w:r w:rsidRPr="0070250E" w:rsidDel="0056400F">
          <w:rPr>
            <w:rFonts w:asciiTheme="majorBidi" w:hAnsiTheme="majorBidi" w:cstheme="majorBidi"/>
            <w:color w:val="0E101A"/>
          </w:rPr>
          <w:delText>. Forward selection and backward elimination</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4]</w:delText>
        </w:r>
        <w:r w:rsidDel="0056400F">
          <w:rPr>
            <w:rFonts w:asciiTheme="majorBidi" w:hAnsiTheme="majorBidi" w:cstheme="majorBidi"/>
            <w:color w:val="0E101A"/>
          </w:rPr>
          <w:fldChar w:fldCharType="end"/>
        </w:r>
        <w:r w:rsidRPr="0070250E" w:rsidDel="0056400F">
          <w:rPr>
            <w:rFonts w:asciiTheme="majorBidi" w:hAnsiTheme="majorBidi" w:cstheme="majorBidi"/>
            <w:color w:val="0E101A"/>
          </w:rPr>
          <w:delText xml:space="preserve"> select the most compelling feature from </w:delText>
        </w:r>
        <w:r w:rsidR="00D67F20" w:rsidDel="0056400F">
          <w:rPr>
            <w:rFonts w:asciiTheme="majorBidi" w:hAnsiTheme="majorBidi" w:cstheme="majorBidi"/>
            <w:color w:val="0E101A"/>
          </w:rPr>
          <w:delText xml:space="preserve">each </w:delText>
        </w:r>
        <w:r w:rsidRPr="0070250E" w:rsidDel="0056400F">
          <w:rPr>
            <w:rFonts w:asciiTheme="majorBidi" w:hAnsiTheme="majorBidi" w:cstheme="majorBidi"/>
            <w:color w:val="0E101A"/>
          </w:rPr>
          <w:delText>high</w:delText>
        </w:r>
        <w:r w:rsidR="00D67F20" w:rsidDel="0056400F">
          <w:rPr>
            <w:rFonts w:asciiTheme="majorBidi" w:hAnsiTheme="majorBidi" w:cstheme="majorBidi"/>
            <w:color w:val="0E101A"/>
          </w:rPr>
          <w:delText>ly</w:delText>
        </w:r>
        <w:r w:rsidRPr="0070250E" w:rsidDel="0056400F">
          <w:rPr>
            <w:rFonts w:asciiTheme="majorBidi" w:hAnsiTheme="majorBidi" w:cstheme="majorBidi"/>
            <w:color w:val="0E101A"/>
          </w:rPr>
          <w:delText xml:space="preserve"> correlated groups</w:delText>
        </w:r>
        <w:r w:rsidR="00D67F20" w:rsidDel="0056400F">
          <w:rPr>
            <w:rFonts w:asciiTheme="majorBidi" w:hAnsiTheme="majorBidi" w:cstheme="majorBidi"/>
            <w:color w:val="0E101A"/>
          </w:rPr>
          <w:delText xml:space="preserve"> </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Li&lt;/Author&gt;&lt;Year&gt;2011&lt;/Year&gt;&lt;RecNum&gt;24&lt;/RecNum&gt;&lt;DisplayText&gt;[25]&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5]</w:delText>
        </w:r>
        <w:r w:rsidDel="0056400F">
          <w:rPr>
            <w:rFonts w:asciiTheme="majorBidi" w:hAnsiTheme="majorBidi" w:cstheme="majorBidi"/>
            <w:color w:val="0E101A"/>
          </w:rPr>
          <w:fldChar w:fldCharType="end"/>
        </w:r>
        <w:r w:rsidR="00D67F20" w:rsidDel="0056400F">
          <w:rPr>
            <w:rFonts w:asciiTheme="majorBidi" w:hAnsiTheme="majorBidi" w:cstheme="majorBidi"/>
            <w:color w:val="0E101A"/>
          </w:rPr>
          <w:delText>.</w:delText>
        </w:r>
        <w:r w:rsidRPr="0070250E" w:rsidDel="0056400F">
          <w:rPr>
            <w:rFonts w:asciiTheme="majorBidi" w:hAnsiTheme="majorBidi" w:cstheme="majorBidi"/>
            <w:color w:val="0E101A"/>
          </w:rPr>
          <w:delText xml:space="preserve"> The remained feature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Pr="0070250E" w:rsidDel="0056400F">
          <w:rPr>
            <w:rFonts w:asciiTheme="majorBidi" w:hAnsiTheme="majorBidi" w:cstheme="majorBidi"/>
            <w:color w:val="0E101A"/>
          </w:rPr>
          <w:delText xml:space="preserve">divided into acceleration features and encoder features. Feature selection methods, including </w:delText>
        </w:r>
        <w:commentRangeStart w:id="240"/>
        <w:r w:rsidRPr="0070250E" w:rsidDel="0056400F">
          <w:rPr>
            <w:rFonts w:asciiTheme="majorBidi" w:hAnsiTheme="majorBidi" w:cstheme="majorBidi"/>
            <w:color w:val="0E101A"/>
          </w:rPr>
          <w:delText xml:space="preserve">Forward-selection algorithm, backward-elimination algorithm, </w:delText>
        </w:r>
        <w:r w:rsidRPr="00B9465C" w:rsidDel="0056400F">
          <w:rPr>
            <w:rFonts w:asciiTheme="majorBidi" w:hAnsiTheme="majorBidi" w:cstheme="majorBidi"/>
            <w:rPrChange w:id="241" w:author="bijan mehralizadeh" w:date="2021-12-25T00:11:00Z">
              <w:rPr>
                <w:rFonts w:asciiTheme="majorBidi" w:hAnsiTheme="majorBidi" w:cstheme="majorBidi"/>
                <w:color w:val="0E101A"/>
              </w:rPr>
            </w:rPrChange>
          </w:rPr>
          <w:delText xml:space="preserve">and </w:delText>
        </w:r>
        <w:r w:rsidRPr="00B9465C" w:rsidDel="0056400F">
          <w:rPr>
            <w:rFonts w:asciiTheme="majorBidi" w:hAnsiTheme="majorBidi" w:cstheme="majorBidi"/>
            <w:rPrChange w:id="242" w:author="bijan mehralizadeh" w:date="2021-12-25T00:11:00Z">
              <w:rPr>
                <w:rFonts w:asciiTheme="majorBidi" w:hAnsiTheme="majorBidi" w:cstheme="majorBidi"/>
                <w:color w:val="FF0000"/>
              </w:rPr>
            </w:rPrChange>
          </w:rPr>
          <w:delText>genetic algorithm</w:delText>
        </w:r>
        <w:r w:rsidRPr="0070250E" w:rsidDel="0056400F">
          <w:rPr>
            <w:rFonts w:asciiTheme="majorBidi" w:hAnsiTheme="majorBidi" w:cstheme="majorBidi"/>
            <w:color w:val="0E101A"/>
          </w:rPr>
          <w:delText xml:space="preserve">, are implemented on each group of features individually to investigate the most important features. </w:delText>
        </w:r>
        <w:commentRangeEnd w:id="240"/>
        <w:r w:rsidR="00D67F20" w:rsidDel="0056400F">
          <w:rPr>
            <w:rStyle w:val="CommentReference"/>
            <w:rFonts w:ascii="Calibri" w:eastAsia="Calibri" w:hAnsi="Calibri" w:cs="Calibri"/>
          </w:rPr>
          <w:commentReference w:id="240"/>
        </w:r>
        <w:commentRangeStart w:id="243"/>
        <w:r w:rsidRPr="0070250E" w:rsidDel="0056400F">
          <w:rPr>
            <w:rFonts w:asciiTheme="majorBidi" w:hAnsiTheme="majorBidi" w:cstheme="majorBidi"/>
            <w:color w:val="0E101A"/>
          </w:rPr>
          <w:delText>Lastly, different acceleration and encoder feature combinations are examined to reach the best result with higher accuracy, sensitivity, and specificity</w:delText>
        </w:r>
        <w:commentRangeEnd w:id="243"/>
        <w:r w:rsidR="00D67F20" w:rsidDel="0056400F">
          <w:rPr>
            <w:rStyle w:val="CommentReference"/>
            <w:rFonts w:ascii="Calibri" w:eastAsia="Calibri" w:hAnsi="Calibri" w:cs="Calibri"/>
          </w:rPr>
          <w:commentReference w:id="243"/>
        </w:r>
        <w:r w:rsidRPr="0070250E" w:rsidDel="0056400F">
          <w:rPr>
            <w:rFonts w:asciiTheme="majorBidi" w:hAnsiTheme="majorBidi" w:cstheme="majorBidi"/>
            <w:color w:val="0E101A"/>
          </w:rPr>
          <w:delText>. As seen in [fig</w:delText>
        </w:r>
        <w:r w:rsidDel="0056400F">
          <w:rPr>
            <w:rFonts w:asciiTheme="majorBidi" w:hAnsiTheme="majorBidi" w:cstheme="majorBidi"/>
            <w:color w:val="0E101A"/>
          </w:rPr>
          <w:delText>2</w:delText>
        </w:r>
        <w:r w:rsidRPr="0070250E" w:rsidDel="0056400F">
          <w:rPr>
            <w:rFonts w:asciiTheme="majorBidi" w:hAnsiTheme="majorBidi" w:cstheme="majorBidi"/>
            <w:color w:val="0E101A"/>
          </w:rPr>
          <w:delText>], the best result is obtained by integrating five acceleration features and two encoder features.</w:delText>
        </w:r>
      </w:del>
    </w:p>
    <w:p w14:paraId="6036446A" w14:textId="2CBDAF93" w:rsidR="001C5F20" w:rsidRDefault="001C5F20" w:rsidP="0056400F">
      <w:pPr>
        <w:pStyle w:val="Heading2"/>
        <w:spacing w:before="0" w:beforeAutospacing="0" w:after="0" w:afterAutospacing="0"/>
        <w:pPrChange w:id="244" w:author="bijan mehralizadeh" w:date="2021-12-25T13:09:00Z">
          <w:pPr>
            <w:pStyle w:val="Heading1"/>
          </w:pPr>
        </w:pPrChange>
      </w:pPr>
    </w:p>
    <w:p w14:paraId="5B5B58F8" w14:textId="77777777" w:rsidR="001C5F20" w:rsidRDefault="001C5F20" w:rsidP="001C5F20">
      <w:pPr>
        <w:pStyle w:val="NormalWeb"/>
        <w:keepNext/>
        <w:spacing w:before="0" w:beforeAutospacing="0" w:after="0" w:afterAutospacing="0"/>
      </w:pPr>
      <w:commentRangeStart w:id="245"/>
      <w:commentRangeStart w:id="246"/>
      <w:r w:rsidRPr="00311B0C">
        <w:rPr>
          <w:rStyle w:val="EndnoteTextChar"/>
          <w:noProof/>
          <w:lang w:bidi="fa-IR"/>
        </w:rPr>
        <w:lastRenderedPageBreak/>
        <w:drawing>
          <wp:inline distT="0" distB="0" distL="0" distR="0" wp14:anchorId="3C5567CC" wp14:editId="7E6D08CA">
            <wp:extent cx="5715000" cy="2819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245"/>
      <w:commentRangeEnd w:id="246"/>
      <w:r w:rsidR="00D67F20">
        <w:rPr>
          <w:rStyle w:val="CommentReference"/>
          <w:rFonts w:ascii="Calibri" w:eastAsia="Calibri" w:hAnsi="Calibri" w:cs="Calibri"/>
        </w:rPr>
        <w:commentReference w:id="245"/>
      </w:r>
      <w:r w:rsidR="00D67F20">
        <w:rPr>
          <w:rStyle w:val="CommentReference"/>
          <w:rFonts w:ascii="Calibri" w:eastAsia="Calibri" w:hAnsi="Calibri" w:cs="Calibri"/>
        </w:rPr>
        <w:commentReference w:id="246"/>
      </w:r>
    </w:p>
    <w:p w14:paraId="5A71018D" w14:textId="5502970F" w:rsidR="001C5F20" w:rsidRDefault="001C5F20" w:rsidP="001C5F20">
      <w:pPr>
        <w:pStyle w:val="Caption"/>
        <w:jc w:val="center"/>
        <w:rPr>
          <w:rFonts w:asciiTheme="majorBidi" w:hAnsiTheme="majorBidi" w:cstheme="majorBidi"/>
          <w:color w:val="0E101A"/>
        </w:rPr>
      </w:pPr>
      <w:r>
        <w:t xml:space="preserve">Figure </w:t>
      </w:r>
      <w:r w:rsidR="00E97532">
        <w:fldChar w:fldCharType="begin"/>
      </w:r>
      <w:r w:rsidR="00E97532">
        <w:instrText xml:space="preserve"> SEQ Figure \* ARABIC </w:instrText>
      </w:r>
      <w:r w:rsidR="00E97532">
        <w:fldChar w:fldCharType="separate"/>
      </w:r>
      <w:r w:rsidR="00C0052C">
        <w:rPr>
          <w:noProof/>
        </w:rPr>
        <w:t>2</w:t>
      </w:r>
      <w:r w:rsidR="00E97532">
        <w:rPr>
          <w:noProof/>
        </w:rPr>
        <w:fldChar w:fldCharType="end"/>
      </w:r>
      <w:r>
        <w:t xml:space="preserve">. </w:t>
      </w:r>
      <w:r w:rsidRPr="00C81EAD">
        <w:t>The best accuracy, sensitivity</w:t>
      </w:r>
      <w:r w:rsidR="004C0EEA">
        <w:t>, and specificity</w:t>
      </w:r>
      <w:r w:rsidRPr="00C81EAD">
        <w:t xml:space="preserve"> gained through three different combinations of acceleration features and encoder features.</w:t>
      </w:r>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0FF9E2B9" w14:textId="2CD22347" w:rsidR="004C0EEA" w:rsidRDefault="00DE5C15" w:rsidP="00DE5C15">
      <w:pPr>
        <w:rPr>
          <w:rFonts w:asciiTheme="majorBidi" w:hAnsiTheme="majorBidi" w:cstheme="majorBidi"/>
          <w:sz w:val="24"/>
          <w:szCs w:val="24"/>
        </w:rPr>
      </w:pPr>
      <w:r w:rsidRPr="0070250E">
        <w:rPr>
          <w:rFonts w:asciiTheme="majorBidi" w:hAnsiTheme="majorBidi" w:cstheme="majorBidi"/>
          <w:sz w:val="24"/>
          <w:szCs w:val="24"/>
        </w:rPr>
        <w:t xml:space="preserve">Classification result based on previous studies is used as a baseline to examine the performance of adding encoder features in the model. The same SVM method is performed on the selected acceleration features </w:t>
      </w:r>
      <w:r w:rsidR="00F45BE7">
        <w:rPr>
          <w:rFonts w:asciiTheme="majorBidi" w:hAnsiTheme="majorBidi" w:cstheme="majorBidi"/>
          <w:sz w:val="24"/>
          <w:szCs w:val="24"/>
        </w:rPr>
        <w:t>presented</w:t>
      </w:r>
      <w:r w:rsidR="00F45BE7" w:rsidRPr="0070250E">
        <w:rPr>
          <w:rFonts w:asciiTheme="majorBidi" w:hAnsiTheme="majorBidi" w:cstheme="majorBidi"/>
          <w:sz w:val="24"/>
          <w:szCs w:val="24"/>
        </w:rPr>
        <w:t xml:space="preserve"> </w:t>
      </w:r>
      <w:r w:rsidRPr="0070250E">
        <w:rPr>
          <w:rFonts w:asciiTheme="majorBidi" w:hAnsiTheme="majorBidi" w:cstheme="majorBidi"/>
          <w:sz w:val="24"/>
          <w:szCs w:val="24"/>
        </w:rPr>
        <w:t>i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263859">
        <w:rPr>
          <w:rFonts w:asciiTheme="majorBidi"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sidR="00491548">
        <w:rPr>
          <w:rFonts w:asciiTheme="majorBidi" w:hAnsiTheme="majorBidi" w:cstheme="majorBidi"/>
          <w:noProof/>
          <w:sz w:val="24"/>
          <w:szCs w:val="24"/>
        </w:rPr>
        <w:t>[13]</w:t>
      </w:r>
      <w:r>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Pr>
          <w:rFonts w:asciiTheme="majorBidi" w:hAnsiTheme="majorBidi" w:cstheme="majorBidi"/>
          <w:sz w:val="24"/>
          <w:szCs w:val="24"/>
        </w:rPr>
        <w:t>3</w:t>
      </w:r>
      <w:r w:rsidRPr="0070250E">
        <w:rPr>
          <w:rFonts w:asciiTheme="majorBidi" w:hAnsiTheme="majorBidi" w:cstheme="majorBidi"/>
          <w:sz w:val="24"/>
          <w:szCs w:val="24"/>
        </w:rPr>
        <w:t xml:space="preserve">. By adding encoder features, the accuracy is increased to 80%. </w:t>
      </w:r>
      <w:r w:rsidR="00F45BE7">
        <w:rPr>
          <w:rFonts w:asciiTheme="majorBidi" w:hAnsiTheme="majorBidi" w:cstheme="majorBidi"/>
          <w:sz w:val="24"/>
          <w:szCs w:val="24"/>
        </w:rPr>
        <w:t>By a</w:t>
      </w:r>
      <w:r w:rsidRPr="0070250E">
        <w:rPr>
          <w:rFonts w:asciiTheme="majorBidi" w:hAnsiTheme="majorBidi" w:cstheme="majorBidi"/>
          <w:sz w:val="24"/>
          <w:szCs w:val="24"/>
        </w:rPr>
        <w:t xml:space="preserve">dding </w:t>
      </w:r>
      <w:r w:rsidR="00F45BE7">
        <w:rPr>
          <w:rFonts w:asciiTheme="majorBidi" w:hAnsiTheme="majorBidi" w:cstheme="majorBidi"/>
          <w:sz w:val="24"/>
          <w:szCs w:val="24"/>
        </w:rPr>
        <w:t xml:space="preserve">the </w:t>
      </w:r>
      <w:r w:rsidRPr="0070250E">
        <w:rPr>
          <w:rFonts w:asciiTheme="majorBidi" w:hAnsiTheme="majorBidi" w:cstheme="majorBidi"/>
          <w:sz w:val="24"/>
          <w:szCs w:val="24"/>
        </w:rPr>
        <w:t>new acceleration feature</w:t>
      </w:r>
      <w:r w:rsidR="00F45BE7">
        <w:rPr>
          <w:rFonts w:asciiTheme="majorBidi" w:hAnsiTheme="majorBidi" w:cstheme="majorBidi"/>
          <w:sz w:val="24"/>
          <w:szCs w:val="24"/>
        </w:rPr>
        <w:t xml:space="preserve">, the accuracy was </w:t>
      </w:r>
      <w:r w:rsidRPr="0070250E">
        <w:rPr>
          <w:rFonts w:asciiTheme="majorBidi" w:hAnsiTheme="majorBidi" w:cstheme="majorBidi"/>
          <w:sz w:val="24"/>
          <w:szCs w:val="24"/>
        </w:rPr>
        <w:t>increase</w:t>
      </w:r>
      <w:r w:rsidR="00F45BE7">
        <w:rPr>
          <w:rFonts w:asciiTheme="majorBidi" w:hAnsiTheme="majorBidi" w:cstheme="majorBidi"/>
          <w:sz w:val="24"/>
          <w:szCs w:val="24"/>
        </w:rPr>
        <w:t xml:space="preserve">d </w:t>
      </w:r>
      <w:r w:rsidRPr="0070250E">
        <w:rPr>
          <w:rFonts w:asciiTheme="majorBidi" w:hAnsiTheme="majorBidi" w:cstheme="majorBidi"/>
          <w:sz w:val="24"/>
          <w:szCs w:val="24"/>
        </w:rPr>
        <w:t>from 72% to 76%.</w:t>
      </w:r>
    </w:p>
    <w:p w14:paraId="61FDEF30" w14:textId="2DF5BF23" w:rsidR="00DE5C15" w:rsidRDefault="00DE5C15" w:rsidP="00DE5C15">
      <w:pPr>
        <w:rPr>
          <w:ins w:id="247" w:author="bijan mehralizadeh" w:date="2021-12-25T13:16:00Z"/>
          <w:rFonts w:asciiTheme="majorBidi" w:hAnsiTheme="majorBidi" w:cstheme="majorBidi"/>
          <w:sz w:val="24"/>
          <w:szCs w:val="24"/>
        </w:rPr>
      </w:pPr>
      <w:r w:rsidRPr="0070250E">
        <w:rPr>
          <w:rFonts w:asciiTheme="majorBidi" w:hAnsiTheme="majorBidi" w:cstheme="majorBidi"/>
          <w:sz w:val="24"/>
          <w:szCs w:val="24"/>
        </w:rPr>
        <w:t xml:space="preserve">Moreover, by adding both </w:t>
      </w:r>
      <w:del w:id="248" w:author="bijan mehralizadeh" w:date="2021-12-24T21:22:00Z">
        <w:r w:rsidRPr="0070250E" w:rsidDel="00F63E51">
          <w:rPr>
            <w:rFonts w:asciiTheme="majorBidi" w:hAnsiTheme="majorBidi" w:cstheme="majorBidi"/>
            <w:sz w:val="24"/>
            <w:szCs w:val="24"/>
          </w:rPr>
          <w:delText>encoder</w:delText>
        </w:r>
        <w:r w:rsidR="00F41033" w:rsidDel="00F63E51">
          <w:rPr>
            <w:rFonts w:asciiTheme="majorBidi" w:hAnsiTheme="majorBidi" w:cstheme="majorBidi"/>
            <w:sz w:val="24"/>
            <w:szCs w:val="24"/>
          </w:rPr>
          <w:delText>s’</w:delText>
        </w:r>
        <w:r w:rsidRPr="0070250E" w:rsidDel="00F63E51">
          <w:rPr>
            <w:rFonts w:asciiTheme="majorBidi" w:hAnsiTheme="majorBidi" w:cstheme="majorBidi"/>
            <w:sz w:val="24"/>
            <w:szCs w:val="24"/>
          </w:rPr>
          <w:delText xml:space="preserve"> </w:delText>
        </w:r>
      </w:del>
      <w:ins w:id="249" w:author="bijan mehralizadeh" w:date="2021-12-24T21:22:00Z">
        <w:r w:rsidR="00F63E51" w:rsidRPr="0070250E">
          <w:rPr>
            <w:rFonts w:asciiTheme="majorBidi" w:hAnsiTheme="majorBidi" w:cstheme="majorBidi"/>
            <w:sz w:val="24"/>
            <w:szCs w:val="24"/>
          </w:rPr>
          <w:t>encoder</w:t>
        </w:r>
        <w:r w:rsidR="00F63E51">
          <w:rPr>
            <w:rFonts w:asciiTheme="majorBidi" w:hAnsiTheme="majorBidi" w:cstheme="majorBidi"/>
            <w:sz w:val="24"/>
            <w:szCs w:val="24"/>
          </w:rPr>
          <w:t>s'</w:t>
        </w:r>
        <w:r w:rsidR="00F63E51" w:rsidRPr="0070250E">
          <w:rPr>
            <w:rFonts w:asciiTheme="majorBidi" w:hAnsiTheme="majorBidi" w:cstheme="majorBidi"/>
            <w:sz w:val="24"/>
            <w:szCs w:val="24"/>
          </w:rPr>
          <w:t xml:space="preserve"> </w:t>
        </w:r>
      </w:ins>
      <w:r w:rsidRPr="0070250E">
        <w:rPr>
          <w:rFonts w:asciiTheme="majorBidi" w:hAnsiTheme="majorBidi" w:cstheme="majorBidi"/>
          <w:sz w:val="24"/>
          <w:szCs w:val="24"/>
        </w:rPr>
        <w:t>features and the new acceleration feature, the accuracy reaches 8</w:t>
      </w:r>
      <w:r>
        <w:rPr>
          <w:rFonts w:asciiTheme="majorBidi" w:hAnsiTheme="majorBidi" w:cstheme="majorBidi"/>
          <w:sz w:val="24"/>
          <w:szCs w:val="24"/>
        </w:rPr>
        <w:t>6</w:t>
      </w:r>
      <w:r w:rsidRPr="0070250E">
        <w:rPr>
          <w:rFonts w:asciiTheme="majorBidi" w:hAnsiTheme="majorBidi" w:cstheme="majorBidi"/>
          <w:sz w:val="24"/>
          <w:szCs w:val="24"/>
        </w:rPr>
        <w:t>%</w:t>
      </w:r>
      <w:r w:rsidR="00E97A3D">
        <w:rPr>
          <w:rFonts w:asciiTheme="majorBidi" w:hAnsiTheme="majorBidi" w:cstheme="majorBidi"/>
          <w:sz w:val="24"/>
          <w:szCs w:val="24"/>
        </w:rPr>
        <w:t xml:space="preserve"> (</w:t>
      </w:r>
      <w:r w:rsidRPr="0070250E">
        <w:rPr>
          <w:rFonts w:asciiTheme="majorBidi" w:hAnsiTheme="majorBidi" w:cstheme="majorBidi"/>
          <w:sz w:val="24"/>
          <w:szCs w:val="24"/>
        </w:rPr>
        <w:t>Fig</w:t>
      </w:r>
      <w:r>
        <w:rPr>
          <w:rFonts w:asciiTheme="majorBidi" w:hAnsiTheme="majorBidi" w:cstheme="majorBidi"/>
          <w:sz w:val="24"/>
          <w:szCs w:val="24"/>
        </w:rPr>
        <w:t>3</w:t>
      </w:r>
      <w:r w:rsidR="00E97A3D">
        <w:rPr>
          <w:rFonts w:asciiTheme="majorBidi" w:hAnsiTheme="majorBidi" w:cstheme="majorBidi"/>
          <w:sz w:val="24"/>
          <w:szCs w:val="24"/>
        </w:rPr>
        <w:t xml:space="preserve"> d).</w:t>
      </w:r>
      <w:r w:rsidRPr="0070250E">
        <w:rPr>
          <w:rFonts w:asciiTheme="majorBidi" w:hAnsiTheme="majorBidi" w:cstheme="majorBidi"/>
          <w:sz w:val="24"/>
          <w:szCs w:val="24"/>
        </w:rPr>
        <w:t xml:space="preserve"> Based on the </w:t>
      </w:r>
      <w:r>
        <w:rPr>
          <w:rFonts w:asciiTheme="majorBidi" w:hAnsiTheme="majorBidi" w:cstheme="majorBidi"/>
          <w:sz w:val="24"/>
          <w:szCs w:val="24"/>
        </w:rPr>
        <w:t>optimized</w:t>
      </w:r>
      <w:r w:rsidRPr="0070250E">
        <w:rPr>
          <w:rFonts w:asciiTheme="majorBidi" w:hAnsiTheme="majorBidi" w:cstheme="majorBidi"/>
          <w:sz w:val="24"/>
          <w:szCs w:val="24"/>
        </w:rPr>
        <w:t xml:space="preserve"> feature </w:t>
      </w:r>
      <w:r w:rsidRPr="00AB28DE">
        <w:rPr>
          <w:rFonts w:asciiTheme="majorBidi" w:hAnsiTheme="majorBidi" w:cstheme="majorBidi"/>
          <w:sz w:val="24"/>
          <w:szCs w:val="24"/>
        </w:rPr>
        <w:t xml:space="preserve">selection method used in this study, the most effective </w:t>
      </w:r>
      <w:r w:rsidR="00E97A3D" w:rsidRPr="00AB28DE">
        <w:rPr>
          <w:rFonts w:asciiTheme="majorBidi" w:hAnsiTheme="majorBidi" w:cstheme="majorBidi"/>
          <w:sz w:val="24"/>
          <w:szCs w:val="24"/>
        </w:rPr>
        <w:t xml:space="preserve">shaft </w:t>
      </w:r>
      <w:del w:id="250" w:author="bijan mehralizadeh" w:date="2021-12-24T21:22:00Z">
        <w:r w:rsidRPr="00AB28DE" w:rsidDel="00F63E51">
          <w:rPr>
            <w:rFonts w:asciiTheme="majorBidi" w:hAnsiTheme="majorBidi" w:cstheme="majorBidi"/>
            <w:sz w:val="24"/>
            <w:szCs w:val="24"/>
          </w:rPr>
          <w:delText>encoder</w:delText>
        </w:r>
        <w:r w:rsidR="00E97A3D" w:rsidRPr="00AB28DE" w:rsidDel="00F63E51">
          <w:rPr>
            <w:rFonts w:asciiTheme="majorBidi" w:hAnsiTheme="majorBidi" w:cstheme="majorBidi"/>
            <w:sz w:val="24"/>
            <w:szCs w:val="24"/>
          </w:rPr>
          <w:delText>s’</w:delText>
        </w:r>
        <w:r w:rsidRPr="00AB28DE" w:rsidDel="00F63E51">
          <w:rPr>
            <w:rFonts w:asciiTheme="majorBidi" w:hAnsiTheme="majorBidi" w:cstheme="majorBidi"/>
            <w:sz w:val="24"/>
            <w:szCs w:val="24"/>
          </w:rPr>
          <w:delText xml:space="preserve"> </w:delText>
        </w:r>
      </w:del>
      <w:ins w:id="251" w:author="bijan mehralizadeh" w:date="2021-12-24T21:22:00Z">
        <w:r w:rsidR="00F63E51" w:rsidRPr="00AB28DE">
          <w:rPr>
            <w:rFonts w:asciiTheme="majorBidi" w:hAnsiTheme="majorBidi" w:cstheme="majorBidi"/>
            <w:sz w:val="24"/>
            <w:szCs w:val="24"/>
          </w:rPr>
          <w:t xml:space="preserve">encoders' </w:t>
        </w:r>
      </w:ins>
      <w:r w:rsidRPr="00AB28DE">
        <w:rPr>
          <w:rFonts w:asciiTheme="majorBidi" w:hAnsiTheme="majorBidi" w:cstheme="majorBidi"/>
          <w:sz w:val="24"/>
          <w:szCs w:val="24"/>
        </w:rPr>
        <w:t xml:space="preserve">features are </w:t>
      </w:r>
      <w:commentRangeStart w:id="252"/>
      <w:r w:rsidRPr="00AB28DE">
        <w:rPr>
          <w:rFonts w:asciiTheme="majorBidi" w:hAnsiTheme="majorBidi" w:cstheme="majorBidi"/>
          <w:sz w:val="24"/>
          <w:szCs w:val="24"/>
        </w:rPr>
        <w:t xml:space="preserve">playing only with wheels, </w:t>
      </w:r>
      <w:r w:rsidRPr="00AB28DE">
        <w:rPr>
          <w:rFonts w:asciiTheme="majorBidi" w:hAnsiTheme="majorBidi" w:cstheme="majorBidi"/>
          <w:color w:val="0E101A"/>
          <w:sz w:val="24"/>
          <w:szCs w:val="24"/>
          <w:rPrChange w:id="253" w:author="bijan mehralizadeh" w:date="2021-12-25T10:10:00Z">
            <w:rPr>
              <w:rFonts w:asciiTheme="majorBidi" w:hAnsiTheme="majorBidi" w:cstheme="majorBidi"/>
              <w:color w:val="0E101A"/>
            </w:rPr>
          </w:rPrChange>
        </w:rPr>
        <w:t>not playing</w:t>
      </w:r>
      <w:r w:rsidRPr="00AB28DE">
        <w:rPr>
          <w:rFonts w:asciiTheme="majorBidi" w:hAnsiTheme="majorBidi" w:cstheme="majorBidi"/>
          <w:sz w:val="24"/>
          <w:szCs w:val="24"/>
        </w:rPr>
        <w:t>, and the</w:t>
      </w:r>
      <w:r w:rsidRPr="0070250E">
        <w:rPr>
          <w:rFonts w:asciiTheme="majorBidi" w:hAnsiTheme="majorBidi" w:cstheme="majorBidi"/>
          <w:sz w:val="24"/>
          <w:szCs w:val="24"/>
        </w:rPr>
        <w:t xml:space="preserve"> total number of wheels turns per time</w:t>
      </w:r>
      <w:commentRangeEnd w:id="252"/>
      <w:r w:rsidR="00E97A3D">
        <w:rPr>
          <w:rStyle w:val="CommentReference"/>
        </w:rPr>
        <w:commentReference w:id="252"/>
      </w:r>
      <w:r w:rsidRPr="0070250E">
        <w:rPr>
          <w:rFonts w:asciiTheme="majorBidi" w:hAnsiTheme="majorBidi" w:cstheme="majorBidi"/>
          <w:sz w:val="24"/>
          <w:szCs w:val="24"/>
        </w:rPr>
        <w:t xml:space="preserve">. The most effective acceleration features are the jolt in the </w:t>
      </w:r>
      <w:del w:id="254" w:author="bijan mehralizadeh" w:date="2021-12-25T10:12:00Z">
        <w:r w:rsidRPr="0070250E" w:rsidDel="00AB28DE">
          <w:rPr>
            <w:rFonts w:asciiTheme="majorBidi" w:hAnsiTheme="majorBidi" w:cstheme="majorBidi"/>
            <w:sz w:val="24"/>
            <w:szCs w:val="24"/>
          </w:rPr>
          <w:delText xml:space="preserve">X </w:delText>
        </w:r>
      </w:del>
      <w:ins w:id="255" w:author="bijan mehralizadeh" w:date="2021-12-25T10:12:00Z">
        <w:r w:rsidR="00AB28DE">
          <w:rPr>
            <w:rFonts w:asciiTheme="majorBidi" w:hAnsiTheme="majorBidi" w:cstheme="majorBidi"/>
            <w:sz w:val="24"/>
            <w:szCs w:val="24"/>
          </w:rPr>
          <w:t>Y</w:t>
        </w:r>
        <w:r w:rsidR="00AB28DE" w:rsidRPr="0070250E">
          <w:rPr>
            <w:rFonts w:asciiTheme="majorBidi" w:hAnsiTheme="majorBidi" w:cstheme="majorBidi"/>
            <w:sz w:val="24"/>
            <w:szCs w:val="24"/>
          </w:rPr>
          <w:t xml:space="preserve"> </w:t>
        </w:r>
      </w:ins>
      <w:r w:rsidRPr="0070250E">
        <w:rPr>
          <w:rFonts w:asciiTheme="majorBidi" w:hAnsiTheme="majorBidi" w:cstheme="majorBidi"/>
          <w:sz w:val="24"/>
          <w:szCs w:val="24"/>
        </w:rPr>
        <w:t xml:space="preserve">direction, </w:t>
      </w:r>
      <w:del w:id="256" w:author="bijan mehralizadeh" w:date="2021-12-25T10:11:00Z">
        <w:r w:rsidRPr="0070250E" w:rsidDel="00AB28DE">
          <w:rPr>
            <w:rFonts w:asciiTheme="majorBidi" w:hAnsiTheme="majorBidi" w:cstheme="majorBidi"/>
            <w:sz w:val="24"/>
            <w:szCs w:val="24"/>
          </w:rPr>
          <w:delText xml:space="preserve">roll </w:delText>
        </w:r>
      </w:del>
      <w:commentRangeStart w:id="257"/>
      <w:r w:rsidRPr="0070250E">
        <w:rPr>
          <w:rFonts w:asciiTheme="majorBidi" w:hAnsiTheme="majorBidi" w:cstheme="majorBidi"/>
          <w:sz w:val="24"/>
          <w:szCs w:val="24"/>
        </w:rPr>
        <w:t>tilt</w:t>
      </w:r>
      <w:ins w:id="258" w:author="bijan mehralizadeh" w:date="2021-12-25T10:11:00Z">
        <w:r w:rsidR="00AB28DE">
          <w:rPr>
            <w:rFonts w:asciiTheme="majorBidi" w:hAnsiTheme="majorBidi" w:cstheme="majorBidi"/>
            <w:sz w:val="24"/>
            <w:szCs w:val="24"/>
          </w:rPr>
          <w:t xml:space="preserve"> about Y axis</w:t>
        </w:r>
      </w:ins>
      <w:ins w:id="259" w:author="bijan mehralizadeh" w:date="2021-12-24T23:57:00Z">
        <w:r w:rsidR="003F4648">
          <w:rPr>
            <w:rFonts w:asciiTheme="majorBidi" w:hAnsiTheme="majorBidi" w:cstheme="majorBidi"/>
            <w:sz w:val="24"/>
            <w:szCs w:val="24"/>
          </w:rPr>
          <w:t>,</w:t>
        </w:r>
      </w:ins>
      <w:del w:id="260" w:author="bijan mehralizadeh" w:date="2021-12-24T23:57:00Z">
        <w:r w:rsidRPr="0070250E" w:rsidDel="003F4648">
          <w:rPr>
            <w:rFonts w:asciiTheme="majorBidi" w:hAnsiTheme="majorBidi" w:cstheme="majorBidi"/>
            <w:sz w:val="24"/>
            <w:szCs w:val="24"/>
          </w:rPr>
          <w:delText xml:space="preserve"> </w:delText>
        </w:r>
        <w:commentRangeEnd w:id="257"/>
        <w:r w:rsidR="00E97A3D" w:rsidDel="003F4648">
          <w:rPr>
            <w:rStyle w:val="CommentReference"/>
          </w:rPr>
          <w:commentReference w:id="257"/>
        </w:r>
        <w:r w:rsidRPr="0070250E" w:rsidDel="003F4648">
          <w:rPr>
            <w:rFonts w:asciiTheme="majorBidi" w:hAnsiTheme="majorBidi" w:cstheme="majorBidi"/>
            <w:sz w:val="24"/>
            <w:szCs w:val="24"/>
          </w:rPr>
          <w:delText>in the Y direction,</w:delText>
        </w:r>
      </w:del>
      <w:r w:rsidRPr="0070250E">
        <w:rPr>
          <w:rFonts w:asciiTheme="majorBidi" w:hAnsiTheme="majorBidi" w:cstheme="majorBidi"/>
          <w:sz w:val="24"/>
          <w:szCs w:val="24"/>
        </w:rPr>
        <w:t xml:space="preserve"> the energy of the signal in the Y direction, Correlation of the acceleration signals between X and Y directions.</w:t>
      </w:r>
    </w:p>
    <w:p w14:paraId="47B27D6D" w14:textId="6AC9E3D4" w:rsidR="0056400F" w:rsidRDefault="0056400F" w:rsidP="00DE5C15">
      <w:pPr>
        <w:rPr>
          <w:ins w:id="261" w:author="bijan mehralizadeh" w:date="2021-12-25T13:16:00Z"/>
          <w:rFonts w:asciiTheme="majorBidi" w:hAnsiTheme="majorBidi" w:cstheme="majorBidi"/>
          <w:sz w:val="24"/>
          <w:szCs w:val="24"/>
        </w:rPr>
      </w:pPr>
    </w:p>
    <w:p w14:paraId="5E362643" w14:textId="142AE3B3" w:rsidR="0056400F" w:rsidRDefault="0056400F" w:rsidP="00DE5C15">
      <w:pPr>
        <w:rPr>
          <w:ins w:id="262" w:author="bijan mehralizadeh" w:date="2021-12-25T13:16:00Z"/>
          <w:rFonts w:asciiTheme="majorBidi" w:hAnsiTheme="majorBidi" w:cstheme="majorBidi"/>
          <w:sz w:val="24"/>
          <w:szCs w:val="24"/>
        </w:rPr>
      </w:pPr>
    </w:p>
    <w:p w14:paraId="4C6E181A" w14:textId="2451D2B9" w:rsidR="0056400F" w:rsidRDefault="0056400F" w:rsidP="00DE5C15">
      <w:pPr>
        <w:rPr>
          <w:ins w:id="263" w:author="bijan mehralizadeh" w:date="2021-12-25T13:16:00Z"/>
          <w:rFonts w:asciiTheme="majorBidi" w:hAnsiTheme="majorBidi" w:cstheme="majorBidi"/>
          <w:sz w:val="24"/>
          <w:szCs w:val="24"/>
        </w:rPr>
      </w:pPr>
    </w:p>
    <w:p w14:paraId="720DBA80" w14:textId="797454EA" w:rsidR="0056400F" w:rsidRDefault="0056400F" w:rsidP="00DE5C15">
      <w:pPr>
        <w:rPr>
          <w:ins w:id="264" w:author="bijan mehralizadeh" w:date="2021-12-25T13:16:00Z"/>
          <w:rFonts w:asciiTheme="majorBidi" w:hAnsiTheme="majorBidi" w:cstheme="majorBidi"/>
          <w:sz w:val="24"/>
          <w:szCs w:val="24"/>
        </w:rPr>
      </w:pPr>
    </w:p>
    <w:p w14:paraId="7EEA7B48" w14:textId="2CB98FFB" w:rsidR="0056400F" w:rsidRDefault="0056400F" w:rsidP="00DE5C15">
      <w:pPr>
        <w:rPr>
          <w:ins w:id="265" w:author="bijan mehralizadeh" w:date="2021-12-25T13:16:00Z"/>
          <w:rFonts w:asciiTheme="majorBidi" w:hAnsiTheme="majorBidi" w:cstheme="majorBidi"/>
          <w:sz w:val="24"/>
          <w:szCs w:val="24"/>
        </w:rPr>
      </w:pPr>
    </w:p>
    <w:p w14:paraId="65D56D9E" w14:textId="77777777" w:rsidR="0056400F" w:rsidRDefault="0056400F" w:rsidP="00DE5C15">
      <w:pPr>
        <w:rPr>
          <w:rFonts w:asciiTheme="majorBidi" w:hAnsiTheme="majorBidi" w:cstheme="majorBidi"/>
          <w:sz w:val="24"/>
          <w:szCs w:val="24"/>
        </w:rPr>
      </w:pPr>
    </w:p>
    <w:p w14:paraId="10EB44DE" w14:textId="77777777" w:rsidR="001C5F20" w:rsidRPr="0070250E" w:rsidRDefault="001C5F20" w:rsidP="00DE5C15">
      <w:pPr>
        <w:rPr>
          <w:rFonts w:asciiTheme="majorBidi" w:hAnsiTheme="majorBidi" w:cstheme="majorBidi"/>
          <w:sz w:val="24"/>
          <w:szCs w:val="24"/>
        </w:rPr>
      </w:pPr>
    </w:p>
    <w:p w14:paraId="71257A49" w14:textId="20629A8A" w:rsidR="0056400F" w:rsidRDefault="0056400F" w:rsidP="0056400F">
      <w:pPr>
        <w:pStyle w:val="Caption"/>
        <w:keepNext/>
        <w:rPr>
          <w:ins w:id="266" w:author="bijan mehralizadeh" w:date="2021-12-25T13:16:00Z"/>
        </w:rPr>
        <w:pPrChange w:id="267" w:author="bijan mehralizadeh" w:date="2021-12-25T13:16:00Z">
          <w:pPr/>
        </w:pPrChange>
      </w:pPr>
      <w:ins w:id="268" w:author="bijan mehralizadeh" w:date="2021-12-25T13:16:00Z">
        <w:r>
          <w:t xml:space="preserve">Table </w:t>
        </w:r>
        <w:r>
          <w:fldChar w:fldCharType="begin"/>
        </w:r>
        <w:r>
          <w:instrText xml:space="preserve"> SEQ Table \* ARABIC </w:instrText>
        </w:r>
      </w:ins>
      <w:r>
        <w:fldChar w:fldCharType="separate"/>
      </w:r>
      <w:ins w:id="269" w:author="bijan mehralizadeh" w:date="2021-12-25T13:16:00Z">
        <w:r>
          <w:rPr>
            <w:noProof/>
          </w:rPr>
          <w:t>2</w:t>
        </w:r>
        <w:r>
          <w:fldChar w:fldCharType="end"/>
        </w:r>
        <w:r>
          <w:t xml:space="preserve">. </w:t>
        </w:r>
      </w:ins>
      <w:ins w:id="270" w:author="bijan mehralizadeh" w:date="2021-12-25T13:17:00Z">
        <w:r w:rsidR="00497C82">
          <w:rPr>
            <w:i w:val="0"/>
            <w:iCs w:val="0"/>
          </w:rPr>
          <w:t xml:space="preserve">The best accuracy, sensitivity, and specificity gained by adding new features to the baseline classification. The results show the advantage of adding both shaft encoders’ encoders' features and the new acceleration feature for classification. Also, it is </w:t>
        </w:r>
        <w:r w:rsidR="00497C82">
          <w:t>obvious</w:t>
        </w:r>
        <w:r w:rsidR="00497C82">
          <w:rPr>
            <w:i w:val="0"/>
            <w:iCs w:val="0"/>
          </w:rPr>
          <w:t xml:space="preserve"> that encoders are more effective than the </w:t>
        </w:r>
        <w:proofErr w:type="gramStart"/>
        <w:r w:rsidR="00497C82">
          <w:rPr>
            <w:i w:val="0"/>
            <w:iCs w:val="0"/>
          </w:rPr>
          <w:t>new  acceleration</w:t>
        </w:r>
        <w:proofErr w:type="gramEnd"/>
        <w:r w:rsidR="00497C82">
          <w:rPr>
            <w:i w:val="0"/>
            <w:iCs w:val="0"/>
          </w:rPr>
          <w:t xml:space="preserve"> feature. </w:t>
        </w:r>
      </w:ins>
    </w:p>
    <w:tbl>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Change w:id="271" w:author="bijan mehralizadeh" w:date="2021-12-25T13:16:00Z">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
        </w:tblPrChange>
      </w:tblPr>
      <w:tblGrid>
        <w:gridCol w:w="2378"/>
        <w:gridCol w:w="2297"/>
        <w:gridCol w:w="2332"/>
        <w:gridCol w:w="2347"/>
        <w:tblGridChange w:id="272">
          <w:tblGrid>
            <w:gridCol w:w="2378"/>
            <w:gridCol w:w="2297"/>
            <w:gridCol w:w="2332"/>
            <w:gridCol w:w="2347"/>
          </w:tblGrid>
        </w:tblGridChange>
      </w:tblGrid>
      <w:tr w:rsidR="0056400F" w:rsidRPr="0056400F" w14:paraId="6EAD83A9" w14:textId="77777777" w:rsidTr="0056400F">
        <w:trPr>
          <w:tblCellSpacing w:w="15" w:type="dxa"/>
          <w:ins w:id="273" w:author="bijan mehralizadeh" w:date="2021-12-25T13:15:00Z"/>
          <w:trPrChange w:id="274" w:author="bijan mehralizadeh" w:date="2021-12-25T13:16:00Z">
            <w:trPr>
              <w:tblCellSpacing w:w="15" w:type="dxa"/>
            </w:trPr>
          </w:trPrChange>
        </w:trPr>
        <w:tc>
          <w:tcPr>
            <w:tcW w:w="2333" w:type="dxa"/>
            <w:tcBorders>
              <w:top w:val="single" w:sz="2"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275" w:author="bijan mehralizadeh" w:date="2021-12-25T13:16:00Z">
              <w:tcPr>
                <w:tcW w:w="2880" w:type="dxa"/>
                <w:tcBorders>
                  <w:top w:val="single" w:sz="2"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60CF6C51" w14:textId="77777777" w:rsidR="0056400F" w:rsidRPr="0056400F" w:rsidRDefault="0056400F" w:rsidP="0056400F">
            <w:pPr>
              <w:spacing w:after="0" w:line="240" w:lineRule="auto"/>
              <w:rPr>
                <w:ins w:id="276" w:author="bijan mehralizadeh" w:date="2021-12-25T13:15:00Z"/>
                <w:rFonts w:ascii="Times New Roman" w:eastAsia="Times New Roman" w:hAnsi="Times New Roman" w:cs="Times New Roman"/>
                <w:sz w:val="24"/>
                <w:szCs w:val="24"/>
              </w:rPr>
            </w:pPr>
            <w:ins w:id="277" w:author="bijan mehralizadeh" w:date="2021-12-25T13:15:00Z">
              <w:r w:rsidRPr="0056400F">
                <w:rPr>
                  <w:rFonts w:ascii="Times New Roman" w:eastAsia="Times New Roman" w:hAnsi="Times New Roman" w:cs="Times New Roman"/>
                  <w:b/>
                  <w:bCs/>
                  <w:sz w:val="24"/>
                  <w:szCs w:val="24"/>
                </w:rPr>
                <w:t>Classifier</w:t>
              </w:r>
            </w:ins>
          </w:p>
        </w:tc>
        <w:tc>
          <w:tcPr>
            <w:tcW w:w="2267"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78" w:author="bijan mehralizadeh" w:date="2021-12-25T13:16:00Z">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107B3CDD" w14:textId="77777777" w:rsidR="0056400F" w:rsidRPr="0056400F" w:rsidRDefault="0056400F" w:rsidP="0056400F">
            <w:pPr>
              <w:spacing w:after="0" w:line="240" w:lineRule="auto"/>
              <w:rPr>
                <w:ins w:id="279" w:author="bijan mehralizadeh" w:date="2021-12-25T13:15:00Z"/>
                <w:rFonts w:ascii="Times New Roman" w:eastAsia="Times New Roman" w:hAnsi="Times New Roman" w:cs="Times New Roman"/>
                <w:sz w:val="24"/>
                <w:szCs w:val="24"/>
              </w:rPr>
            </w:pPr>
            <w:ins w:id="280" w:author="bijan mehralizadeh" w:date="2021-12-25T13:15:00Z">
              <w:r w:rsidRPr="0056400F">
                <w:rPr>
                  <w:rFonts w:ascii="Times New Roman" w:eastAsia="Times New Roman" w:hAnsi="Times New Roman" w:cs="Times New Roman"/>
                  <w:b/>
                  <w:bCs/>
                  <w:sz w:val="24"/>
                  <w:szCs w:val="24"/>
                </w:rPr>
                <w:t>Accuracy</w:t>
              </w:r>
            </w:ins>
          </w:p>
        </w:tc>
        <w:tc>
          <w:tcPr>
            <w:tcW w:w="2302"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81" w:author="bijan mehralizadeh" w:date="2021-12-25T13:16:00Z">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2DAB12A" w14:textId="77777777" w:rsidR="0056400F" w:rsidRPr="0056400F" w:rsidRDefault="0056400F" w:rsidP="0056400F">
            <w:pPr>
              <w:spacing w:after="0" w:line="240" w:lineRule="auto"/>
              <w:rPr>
                <w:ins w:id="282" w:author="bijan mehralizadeh" w:date="2021-12-25T13:15:00Z"/>
                <w:rFonts w:ascii="Times New Roman" w:eastAsia="Times New Roman" w:hAnsi="Times New Roman" w:cs="Times New Roman"/>
                <w:sz w:val="24"/>
                <w:szCs w:val="24"/>
              </w:rPr>
            </w:pPr>
            <w:ins w:id="283" w:author="bijan mehralizadeh" w:date="2021-12-25T13:15:00Z">
              <w:r w:rsidRPr="0056400F">
                <w:rPr>
                  <w:rFonts w:ascii="Times New Roman" w:eastAsia="Times New Roman" w:hAnsi="Times New Roman" w:cs="Times New Roman"/>
                  <w:b/>
                  <w:bCs/>
                  <w:sz w:val="24"/>
                  <w:szCs w:val="24"/>
                </w:rPr>
                <w:t>Sensitivity</w:t>
              </w:r>
            </w:ins>
          </w:p>
        </w:tc>
        <w:tc>
          <w:tcPr>
            <w:tcW w:w="2302"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84" w:author="bijan mehralizadeh" w:date="2021-12-25T13:16:00Z">
              <w:tcPr>
                <w:tcW w:w="2880"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7ACB9203" w14:textId="77777777" w:rsidR="0056400F" w:rsidRPr="0056400F" w:rsidRDefault="0056400F" w:rsidP="0056400F">
            <w:pPr>
              <w:spacing w:after="0" w:line="240" w:lineRule="auto"/>
              <w:rPr>
                <w:ins w:id="285" w:author="bijan mehralizadeh" w:date="2021-12-25T13:15:00Z"/>
                <w:rFonts w:ascii="Times New Roman" w:eastAsia="Times New Roman" w:hAnsi="Times New Roman" w:cs="Times New Roman"/>
                <w:sz w:val="24"/>
                <w:szCs w:val="24"/>
              </w:rPr>
            </w:pPr>
            <w:ins w:id="286" w:author="bijan mehralizadeh" w:date="2021-12-25T13:15:00Z">
              <w:r w:rsidRPr="0056400F">
                <w:rPr>
                  <w:rFonts w:ascii="Times New Roman" w:eastAsia="Times New Roman" w:hAnsi="Times New Roman" w:cs="Times New Roman"/>
                  <w:b/>
                  <w:bCs/>
                  <w:sz w:val="24"/>
                  <w:szCs w:val="24"/>
                </w:rPr>
                <w:t>Specificity</w:t>
              </w:r>
            </w:ins>
          </w:p>
        </w:tc>
      </w:tr>
      <w:tr w:rsidR="0056400F" w:rsidRPr="0056400F" w14:paraId="7D368EAF" w14:textId="77777777" w:rsidTr="0056400F">
        <w:trPr>
          <w:tblCellSpacing w:w="15" w:type="dxa"/>
          <w:ins w:id="287" w:author="bijan mehralizadeh" w:date="2021-12-25T13:15:00Z"/>
          <w:trPrChange w:id="288"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289"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11A0CCEE" w14:textId="77777777" w:rsidR="0056400F" w:rsidRPr="0056400F" w:rsidRDefault="0056400F" w:rsidP="0056400F">
            <w:pPr>
              <w:spacing w:after="0" w:line="240" w:lineRule="auto"/>
              <w:rPr>
                <w:ins w:id="290" w:author="bijan mehralizadeh" w:date="2021-12-25T13:15:00Z"/>
                <w:rFonts w:ascii="Times New Roman" w:eastAsia="Times New Roman" w:hAnsi="Times New Roman" w:cs="Times New Roman"/>
                <w:sz w:val="24"/>
                <w:szCs w:val="24"/>
              </w:rPr>
            </w:pPr>
            <w:ins w:id="291" w:author="bijan mehralizadeh" w:date="2021-12-25T13:15:00Z">
              <w:r w:rsidRPr="0056400F">
                <w:rPr>
                  <w:rFonts w:ascii="Times New Roman" w:eastAsia="Times New Roman" w:hAnsi="Times New Roman" w:cs="Times New Roman"/>
                  <w:sz w:val="24"/>
                  <w:szCs w:val="24"/>
                </w:rPr>
                <w:t>Baseline</w:t>
              </w:r>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92"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0E2748A" w14:textId="77777777" w:rsidR="0056400F" w:rsidRPr="0056400F" w:rsidRDefault="0056400F" w:rsidP="0056400F">
            <w:pPr>
              <w:spacing w:after="0" w:line="240" w:lineRule="auto"/>
              <w:rPr>
                <w:ins w:id="293" w:author="bijan mehralizadeh" w:date="2021-12-25T13:15:00Z"/>
                <w:rFonts w:ascii="Times New Roman" w:eastAsia="Times New Roman" w:hAnsi="Times New Roman" w:cs="Times New Roman"/>
                <w:sz w:val="24"/>
                <w:szCs w:val="24"/>
              </w:rPr>
            </w:pPr>
            <w:ins w:id="294" w:author="bijan mehralizadeh" w:date="2021-12-25T13:15:00Z">
              <w:r w:rsidRPr="0056400F">
                <w:rPr>
                  <w:rFonts w:ascii="Times New Roman" w:eastAsia="Times New Roman" w:hAnsi="Times New Roman" w:cs="Times New Roman"/>
                  <w:sz w:val="24"/>
                  <w:szCs w:val="24"/>
                </w:rPr>
                <w:t>71.11</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95"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A9DC72B" w14:textId="77777777" w:rsidR="0056400F" w:rsidRPr="0056400F" w:rsidRDefault="0056400F" w:rsidP="0056400F">
            <w:pPr>
              <w:spacing w:after="0" w:line="240" w:lineRule="auto"/>
              <w:rPr>
                <w:ins w:id="296" w:author="bijan mehralizadeh" w:date="2021-12-25T13:15:00Z"/>
                <w:rFonts w:ascii="Times New Roman" w:eastAsia="Times New Roman" w:hAnsi="Times New Roman" w:cs="Times New Roman"/>
                <w:sz w:val="24"/>
                <w:szCs w:val="24"/>
              </w:rPr>
            </w:pPr>
            <w:ins w:id="297" w:author="bijan mehralizadeh" w:date="2021-12-25T13:15:00Z">
              <w:r w:rsidRPr="0056400F">
                <w:rPr>
                  <w:rFonts w:ascii="Times New Roman" w:eastAsia="Times New Roman" w:hAnsi="Times New Roman" w:cs="Times New Roman"/>
                  <w:sz w:val="24"/>
                  <w:szCs w:val="24"/>
                </w:rPr>
                <w:t>67.14</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298"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41EEB22F" w14:textId="77777777" w:rsidR="0056400F" w:rsidRPr="0056400F" w:rsidRDefault="0056400F" w:rsidP="0056400F">
            <w:pPr>
              <w:spacing w:after="0" w:line="240" w:lineRule="auto"/>
              <w:rPr>
                <w:ins w:id="299" w:author="bijan mehralizadeh" w:date="2021-12-25T13:15:00Z"/>
                <w:rFonts w:ascii="Times New Roman" w:eastAsia="Times New Roman" w:hAnsi="Times New Roman" w:cs="Times New Roman"/>
                <w:sz w:val="24"/>
                <w:szCs w:val="24"/>
              </w:rPr>
            </w:pPr>
            <w:ins w:id="300" w:author="bijan mehralizadeh" w:date="2021-12-25T13:15:00Z">
              <w:r w:rsidRPr="0056400F">
                <w:rPr>
                  <w:rFonts w:ascii="Times New Roman" w:eastAsia="Times New Roman" w:hAnsi="Times New Roman" w:cs="Times New Roman"/>
                  <w:sz w:val="24"/>
                  <w:szCs w:val="24"/>
                </w:rPr>
                <w:t>80</w:t>
              </w:r>
            </w:ins>
          </w:p>
        </w:tc>
      </w:tr>
      <w:tr w:rsidR="0056400F" w:rsidRPr="0056400F" w14:paraId="10F7A320" w14:textId="77777777" w:rsidTr="0056400F">
        <w:trPr>
          <w:tblCellSpacing w:w="15" w:type="dxa"/>
          <w:ins w:id="301" w:author="bijan mehralizadeh" w:date="2021-12-25T13:15:00Z"/>
          <w:trPrChange w:id="302"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303"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310CD912" w14:textId="77777777" w:rsidR="0056400F" w:rsidRPr="0056400F" w:rsidRDefault="0056400F" w:rsidP="0056400F">
            <w:pPr>
              <w:spacing w:after="0" w:line="240" w:lineRule="auto"/>
              <w:rPr>
                <w:ins w:id="304" w:author="bijan mehralizadeh" w:date="2021-12-25T13:15:00Z"/>
                <w:rFonts w:ascii="Times New Roman" w:eastAsia="Times New Roman" w:hAnsi="Times New Roman" w:cs="Times New Roman"/>
                <w:sz w:val="24"/>
                <w:szCs w:val="24"/>
              </w:rPr>
            </w:pPr>
            <w:ins w:id="305" w:author="bijan mehralizadeh" w:date="2021-12-25T13:15:00Z">
              <w:r w:rsidRPr="0056400F">
                <w:rPr>
                  <w:rFonts w:ascii="Times New Roman" w:eastAsia="Times New Roman" w:hAnsi="Times New Roman" w:cs="Times New Roman"/>
                  <w:sz w:val="24"/>
                  <w:szCs w:val="24"/>
                </w:rPr>
                <w:t>Baseline and encoder features</w:t>
              </w:r>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06"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54F04701" w14:textId="77777777" w:rsidR="0056400F" w:rsidRPr="0056400F" w:rsidRDefault="0056400F" w:rsidP="0056400F">
            <w:pPr>
              <w:spacing w:after="0" w:line="240" w:lineRule="auto"/>
              <w:rPr>
                <w:ins w:id="307" w:author="bijan mehralizadeh" w:date="2021-12-25T13:15:00Z"/>
                <w:rFonts w:ascii="Times New Roman" w:eastAsia="Times New Roman" w:hAnsi="Times New Roman" w:cs="Times New Roman"/>
                <w:sz w:val="24"/>
                <w:szCs w:val="24"/>
              </w:rPr>
            </w:pPr>
            <w:ins w:id="308" w:author="bijan mehralizadeh" w:date="2021-12-25T13:15:00Z">
              <w:r w:rsidRPr="0056400F">
                <w:rPr>
                  <w:rFonts w:ascii="Times New Roman" w:eastAsia="Times New Roman" w:hAnsi="Times New Roman" w:cs="Times New Roman"/>
                  <w:sz w:val="24"/>
                  <w:szCs w:val="24"/>
                </w:rPr>
                <w:t>80</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09"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0E0C56F" w14:textId="77777777" w:rsidR="0056400F" w:rsidRPr="0056400F" w:rsidRDefault="0056400F" w:rsidP="0056400F">
            <w:pPr>
              <w:spacing w:after="0" w:line="240" w:lineRule="auto"/>
              <w:rPr>
                <w:ins w:id="310" w:author="bijan mehralizadeh" w:date="2021-12-25T13:15:00Z"/>
                <w:rFonts w:ascii="Times New Roman" w:eastAsia="Times New Roman" w:hAnsi="Times New Roman" w:cs="Times New Roman"/>
                <w:sz w:val="24"/>
                <w:szCs w:val="24"/>
              </w:rPr>
            </w:pPr>
            <w:ins w:id="311" w:author="bijan mehralizadeh" w:date="2021-12-25T13:15:00Z">
              <w:r w:rsidRPr="0056400F">
                <w:rPr>
                  <w:rFonts w:ascii="Times New Roman" w:eastAsia="Times New Roman" w:hAnsi="Times New Roman" w:cs="Times New Roman"/>
                  <w:sz w:val="24"/>
                  <w:szCs w:val="24"/>
                </w:rPr>
                <w:t>79</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12"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A030585" w14:textId="77777777" w:rsidR="0056400F" w:rsidRPr="0056400F" w:rsidRDefault="0056400F" w:rsidP="0056400F">
            <w:pPr>
              <w:spacing w:after="0" w:line="240" w:lineRule="auto"/>
              <w:rPr>
                <w:ins w:id="313" w:author="bijan mehralizadeh" w:date="2021-12-25T13:15:00Z"/>
                <w:rFonts w:ascii="Times New Roman" w:eastAsia="Times New Roman" w:hAnsi="Times New Roman" w:cs="Times New Roman"/>
                <w:sz w:val="24"/>
                <w:szCs w:val="24"/>
              </w:rPr>
            </w:pPr>
            <w:ins w:id="314" w:author="bijan mehralizadeh" w:date="2021-12-25T13:15:00Z">
              <w:r w:rsidRPr="0056400F">
                <w:rPr>
                  <w:rFonts w:ascii="Times New Roman" w:eastAsia="Times New Roman" w:hAnsi="Times New Roman" w:cs="Times New Roman"/>
                  <w:sz w:val="24"/>
                  <w:szCs w:val="24"/>
                </w:rPr>
                <w:t>78</w:t>
              </w:r>
            </w:ins>
          </w:p>
        </w:tc>
      </w:tr>
      <w:tr w:rsidR="0056400F" w:rsidRPr="0056400F" w14:paraId="455EE198" w14:textId="77777777" w:rsidTr="0056400F">
        <w:trPr>
          <w:tblCellSpacing w:w="15" w:type="dxa"/>
          <w:ins w:id="315" w:author="bijan mehralizadeh" w:date="2021-12-25T13:15:00Z"/>
          <w:trPrChange w:id="316"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317"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0739B402" w14:textId="77777777" w:rsidR="0056400F" w:rsidRPr="0056400F" w:rsidRDefault="0056400F" w:rsidP="0056400F">
            <w:pPr>
              <w:spacing w:after="0" w:line="240" w:lineRule="auto"/>
              <w:rPr>
                <w:ins w:id="318" w:author="bijan mehralizadeh" w:date="2021-12-25T13:15:00Z"/>
                <w:rFonts w:ascii="Times New Roman" w:eastAsia="Times New Roman" w:hAnsi="Times New Roman" w:cs="Times New Roman"/>
                <w:sz w:val="24"/>
                <w:szCs w:val="24"/>
              </w:rPr>
            </w:pPr>
            <w:ins w:id="319" w:author="bijan mehralizadeh" w:date="2021-12-25T13:15:00Z">
              <w:r w:rsidRPr="0056400F">
                <w:rPr>
                  <w:rFonts w:ascii="Times New Roman" w:eastAsia="Times New Roman" w:hAnsi="Times New Roman" w:cs="Times New Roman"/>
                  <w:sz w:val="24"/>
                  <w:szCs w:val="24"/>
                </w:rPr>
                <w:t>Baseline and new acceleration feature</w:t>
              </w:r>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20"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4BBB58BD" w14:textId="77777777" w:rsidR="0056400F" w:rsidRPr="0056400F" w:rsidRDefault="0056400F" w:rsidP="0056400F">
            <w:pPr>
              <w:spacing w:after="0" w:line="240" w:lineRule="auto"/>
              <w:rPr>
                <w:ins w:id="321" w:author="bijan mehralizadeh" w:date="2021-12-25T13:15:00Z"/>
                <w:rFonts w:ascii="Times New Roman" w:eastAsia="Times New Roman" w:hAnsi="Times New Roman" w:cs="Times New Roman"/>
                <w:sz w:val="24"/>
                <w:szCs w:val="24"/>
              </w:rPr>
            </w:pPr>
            <w:ins w:id="322" w:author="bijan mehralizadeh" w:date="2021-12-25T13:15:00Z">
              <w:r w:rsidRPr="0056400F">
                <w:rPr>
                  <w:rFonts w:ascii="Times New Roman" w:eastAsia="Times New Roman" w:hAnsi="Times New Roman" w:cs="Times New Roman"/>
                  <w:sz w:val="24"/>
                  <w:szCs w:val="24"/>
                </w:rPr>
                <w:t>76</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23"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D482459" w14:textId="77777777" w:rsidR="0056400F" w:rsidRPr="0056400F" w:rsidRDefault="0056400F" w:rsidP="0056400F">
            <w:pPr>
              <w:spacing w:after="0" w:line="240" w:lineRule="auto"/>
              <w:rPr>
                <w:ins w:id="324" w:author="bijan mehralizadeh" w:date="2021-12-25T13:15:00Z"/>
                <w:rFonts w:ascii="Times New Roman" w:eastAsia="Times New Roman" w:hAnsi="Times New Roman" w:cs="Times New Roman"/>
                <w:sz w:val="24"/>
                <w:szCs w:val="24"/>
              </w:rPr>
            </w:pPr>
            <w:ins w:id="325" w:author="bijan mehralizadeh" w:date="2021-12-25T13:15:00Z">
              <w:r w:rsidRPr="0056400F">
                <w:rPr>
                  <w:rFonts w:ascii="Times New Roman" w:eastAsia="Times New Roman" w:hAnsi="Times New Roman" w:cs="Times New Roman"/>
                  <w:sz w:val="24"/>
                  <w:szCs w:val="24"/>
                </w:rPr>
                <w:t>74</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26"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03A7546F" w14:textId="77777777" w:rsidR="0056400F" w:rsidRPr="0056400F" w:rsidRDefault="0056400F" w:rsidP="0056400F">
            <w:pPr>
              <w:spacing w:after="0" w:line="240" w:lineRule="auto"/>
              <w:rPr>
                <w:ins w:id="327" w:author="bijan mehralizadeh" w:date="2021-12-25T13:15:00Z"/>
                <w:rFonts w:ascii="Times New Roman" w:eastAsia="Times New Roman" w:hAnsi="Times New Roman" w:cs="Times New Roman"/>
                <w:sz w:val="24"/>
                <w:szCs w:val="24"/>
              </w:rPr>
            </w:pPr>
            <w:ins w:id="328" w:author="bijan mehralizadeh" w:date="2021-12-25T13:15:00Z">
              <w:r w:rsidRPr="0056400F">
                <w:rPr>
                  <w:rFonts w:ascii="Times New Roman" w:eastAsia="Times New Roman" w:hAnsi="Times New Roman" w:cs="Times New Roman"/>
                  <w:sz w:val="24"/>
                  <w:szCs w:val="24"/>
                </w:rPr>
                <w:t>75</w:t>
              </w:r>
            </w:ins>
          </w:p>
        </w:tc>
      </w:tr>
      <w:tr w:rsidR="0056400F" w:rsidRPr="0056400F" w14:paraId="3DFF520F" w14:textId="77777777" w:rsidTr="0056400F">
        <w:trPr>
          <w:tblCellSpacing w:w="15" w:type="dxa"/>
          <w:ins w:id="329" w:author="bijan mehralizadeh" w:date="2021-12-25T13:15:00Z"/>
          <w:trPrChange w:id="330" w:author="bijan mehralizadeh" w:date="2021-12-25T13:16:00Z">
            <w:trPr>
              <w:tblCellSpacing w:w="15" w:type="dxa"/>
            </w:trPr>
          </w:trPrChange>
        </w:trPr>
        <w:tc>
          <w:tcPr>
            <w:tcW w:w="2333"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331" w:author="bijan mehralizadeh" w:date="2021-12-25T13:16:00Z">
              <w:tcPr>
                <w:tcW w:w="2880"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640151B1" w14:textId="77777777" w:rsidR="0056400F" w:rsidRPr="0056400F" w:rsidRDefault="0056400F" w:rsidP="0056400F">
            <w:pPr>
              <w:spacing w:after="0" w:line="240" w:lineRule="auto"/>
              <w:rPr>
                <w:ins w:id="332" w:author="bijan mehralizadeh" w:date="2021-12-25T13:15:00Z"/>
                <w:rFonts w:ascii="Times New Roman" w:eastAsia="Times New Roman" w:hAnsi="Times New Roman" w:cs="Times New Roman"/>
                <w:sz w:val="24"/>
                <w:szCs w:val="24"/>
              </w:rPr>
            </w:pPr>
            <w:ins w:id="333" w:author="bijan mehralizadeh" w:date="2021-12-25T13:15:00Z">
              <w:r w:rsidRPr="0056400F">
                <w:rPr>
                  <w:rFonts w:ascii="Times New Roman" w:eastAsia="Times New Roman" w:hAnsi="Times New Roman" w:cs="Times New Roman"/>
                  <w:sz w:val="24"/>
                  <w:szCs w:val="24"/>
                </w:rPr>
                <w:t xml:space="preserve">Baseline, encoder features and new acceleration </w:t>
              </w:r>
              <w:proofErr w:type="gramStart"/>
              <w:r w:rsidRPr="0056400F">
                <w:rPr>
                  <w:rFonts w:ascii="Times New Roman" w:eastAsia="Times New Roman" w:hAnsi="Times New Roman" w:cs="Times New Roman"/>
                  <w:sz w:val="24"/>
                  <w:szCs w:val="24"/>
                </w:rPr>
                <w:t>feature</w:t>
              </w:r>
              <w:proofErr w:type="gramEnd"/>
            </w:ins>
          </w:p>
        </w:tc>
        <w:tc>
          <w:tcPr>
            <w:tcW w:w="226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34"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1A7EC76" w14:textId="77777777" w:rsidR="0056400F" w:rsidRPr="0056400F" w:rsidRDefault="0056400F" w:rsidP="0056400F">
            <w:pPr>
              <w:spacing w:after="0" w:line="240" w:lineRule="auto"/>
              <w:rPr>
                <w:ins w:id="335" w:author="bijan mehralizadeh" w:date="2021-12-25T13:15:00Z"/>
                <w:rFonts w:ascii="Times New Roman" w:eastAsia="Times New Roman" w:hAnsi="Times New Roman" w:cs="Times New Roman"/>
                <w:sz w:val="24"/>
                <w:szCs w:val="24"/>
              </w:rPr>
            </w:pPr>
            <w:ins w:id="336" w:author="bijan mehralizadeh" w:date="2021-12-25T13:15:00Z">
              <w:r w:rsidRPr="0056400F">
                <w:rPr>
                  <w:rFonts w:ascii="Times New Roman" w:eastAsia="Times New Roman" w:hAnsi="Times New Roman" w:cs="Times New Roman"/>
                  <w:sz w:val="24"/>
                  <w:szCs w:val="24"/>
                </w:rPr>
                <w:t>85.56</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37"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422739B1" w14:textId="77777777" w:rsidR="0056400F" w:rsidRPr="0056400F" w:rsidRDefault="0056400F" w:rsidP="0056400F">
            <w:pPr>
              <w:spacing w:after="0" w:line="240" w:lineRule="auto"/>
              <w:rPr>
                <w:ins w:id="338" w:author="bijan mehralizadeh" w:date="2021-12-25T13:15:00Z"/>
                <w:rFonts w:ascii="Times New Roman" w:eastAsia="Times New Roman" w:hAnsi="Times New Roman" w:cs="Times New Roman"/>
                <w:sz w:val="24"/>
                <w:szCs w:val="24"/>
              </w:rPr>
            </w:pPr>
            <w:ins w:id="339" w:author="bijan mehralizadeh" w:date="2021-12-25T13:15:00Z">
              <w:r w:rsidRPr="0056400F">
                <w:rPr>
                  <w:rFonts w:ascii="Times New Roman" w:eastAsia="Times New Roman" w:hAnsi="Times New Roman" w:cs="Times New Roman"/>
                  <w:sz w:val="24"/>
                  <w:szCs w:val="24"/>
                </w:rPr>
                <w:t>81.67</w:t>
              </w:r>
            </w:ins>
          </w:p>
        </w:tc>
        <w:tc>
          <w:tcPr>
            <w:tcW w:w="230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340" w:author="bijan mehralizadeh" w:date="2021-12-25T13:16:00Z">
              <w:tcPr>
                <w:tcW w:w="288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75DD186F" w14:textId="77777777" w:rsidR="0056400F" w:rsidRPr="0056400F" w:rsidRDefault="0056400F" w:rsidP="0056400F">
            <w:pPr>
              <w:spacing w:after="0" w:line="240" w:lineRule="auto"/>
              <w:rPr>
                <w:ins w:id="341" w:author="bijan mehralizadeh" w:date="2021-12-25T13:15:00Z"/>
                <w:rFonts w:ascii="Times New Roman" w:eastAsia="Times New Roman" w:hAnsi="Times New Roman" w:cs="Times New Roman"/>
                <w:sz w:val="24"/>
                <w:szCs w:val="24"/>
              </w:rPr>
            </w:pPr>
            <w:ins w:id="342" w:author="bijan mehralizadeh" w:date="2021-12-25T13:15:00Z">
              <w:r w:rsidRPr="0056400F">
                <w:rPr>
                  <w:rFonts w:ascii="Times New Roman" w:eastAsia="Times New Roman" w:hAnsi="Times New Roman" w:cs="Times New Roman"/>
                  <w:sz w:val="24"/>
                  <w:szCs w:val="24"/>
                </w:rPr>
                <w:t>87.67</w:t>
              </w:r>
            </w:ins>
          </w:p>
        </w:tc>
      </w:tr>
    </w:tbl>
    <w:p w14:paraId="0FCD0333" w14:textId="4C4A7B34" w:rsidR="00D97382" w:rsidRDefault="00D97382" w:rsidP="00D97382">
      <w:pPr>
        <w:keepNext/>
      </w:pPr>
      <w:commentRangeStart w:id="343"/>
      <w:del w:id="344" w:author="bijan mehralizadeh" w:date="2021-12-25T13:15:00Z">
        <w:r w:rsidRPr="00311B0C" w:rsidDel="0056400F">
          <w:rPr>
            <w:rStyle w:val="FollowedHyperlink"/>
            <w:noProof/>
            <w:lang w:bidi="fa-IR"/>
          </w:rPr>
          <w:drawing>
            <wp:inline distT="0" distB="0" distL="0" distR="0" wp14:anchorId="0F2AC016" wp14:editId="606554DA">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commentRangeEnd w:id="343"/>
      <w:r w:rsidR="00401FC6">
        <w:rPr>
          <w:rStyle w:val="CommentReference"/>
        </w:rPr>
        <w:commentReference w:id="343"/>
      </w:r>
    </w:p>
    <w:p w14:paraId="18E7D786" w14:textId="3FBABAB9" w:rsidR="00B30193" w:rsidRPr="00976DF2" w:rsidRDefault="00D97382" w:rsidP="00D97382">
      <w:pPr>
        <w:pStyle w:val="Caption"/>
        <w:jc w:val="center"/>
        <w:rPr>
          <w:rFonts w:asciiTheme="majorBidi" w:hAnsiTheme="majorBidi" w:cstheme="majorBidi"/>
        </w:rPr>
      </w:pPr>
      <w:del w:id="345" w:author="bijan mehralizadeh" w:date="2021-12-25T13:16:00Z">
        <w:r w:rsidDel="0056400F">
          <w:delText xml:space="preserve">Figure </w:delText>
        </w:r>
        <w:r w:rsidR="00E97532" w:rsidDel="0056400F">
          <w:fldChar w:fldCharType="begin"/>
        </w:r>
        <w:r w:rsidR="00E97532" w:rsidDel="0056400F">
          <w:delInstrText xml:space="preserve"> SEQ Figure \* ARABIC </w:delInstrText>
        </w:r>
        <w:r w:rsidR="00E97532" w:rsidDel="0056400F">
          <w:fldChar w:fldCharType="separate"/>
        </w:r>
        <w:r w:rsidR="00C0052C" w:rsidDel="0056400F">
          <w:rPr>
            <w:noProof/>
          </w:rPr>
          <w:delText>3</w:delText>
        </w:r>
        <w:r w:rsidR="00E97532" w:rsidDel="0056400F">
          <w:rPr>
            <w:noProof/>
          </w:rPr>
          <w:fldChar w:fldCharType="end"/>
        </w:r>
        <w:r w:rsidDel="0056400F">
          <w:delText xml:space="preserve">. </w:delText>
        </w:r>
        <w:r w:rsidRPr="0017722D" w:rsidDel="0056400F">
          <w:delText>The best accuracy, sensitivity</w:delText>
        </w:r>
        <w:r w:rsidR="004C0EEA" w:rsidDel="0056400F">
          <w:delText>, and specificity gained by</w:delText>
        </w:r>
        <w:r w:rsidRPr="0017722D" w:rsidDel="0056400F">
          <w:delText xml:space="preserve"> adding new features to the baseline classification. a) Baseline classifier based on [17], b) Encoder features are added to the baseline classifier, c) Only </w:delText>
        </w:r>
        <w:r w:rsidR="00F45BE7" w:rsidDel="0056400F">
          <w:delText>the</w:delText>
        </w:r>
        <w:r w:rsidR="004C0EEA" w:rsidDel="0056400F">
          <w:delText xml:space="preserve"> </w:delText>
        </w:r>
        <w:r w:rsidRPr="0017722D" w:rsidDel="0056400F">
          <w:delText xml:space="preserve">new extracted </w:delText>
        </w:r>
        <w:r w:rsidRPr="00D97382" w:rsidDel="0056400F">
          <w:delText xml:space="preserve">acceleration feature is added to the baseline classifier. e) </w:delText>
        </w:r>
        <w:r w:rsidR="00F45BE7" w:rsidDel="0056400F">
          <w:delText xml:space="preserve">Both shaft </w:delText>
        </w:r>
      </w:del>
      <w:del w:id="346" w:author="bijan mehralizadeh" w:date="2021-12-24T21:22:00Z">
        <w:r w:rsidR="00F45BE7" w:rsidDel="00F63E51">
          <w:delText xml:space="preserve">encoders’ </w:delText>
        </w:r>
      </w:del>
      <w:del w:id="347" w:author="bijan mehralizadeh" w:date="2021-12-25T13:16:00Z">
        <w:r w:rsidR="00F45BE7" w:rsidDel="0056400F">
          <w:delText xml:space="preserve">features and the new acceleration feature is added. The results show the advantage of adding both shaft </w:delText>
        </w:r>
      </w:del>
      <w:del w:id="348" w:author="bijan mehralizadeh" w:date="2021-12-24T21:22:00Z">
        <w:r w:rsidR="00F45BE7" w:rsidDel="00F63E51">
          <w:delText xml:space="preserve">encoders’ </w:delText>
        </w:r>
      </w:del>
      <w:del w:id="349" w:author="bijan mehralizadeh" w:date="2021-12-25T13:16:00Z">
        <w:r w:rsidR="00F45BE7" w:rsidDel="0056400F">
          <w:delText xml:space="preserve">features and the new acceleration feature for classification. </w:delText>
        </w:r>
      </w:del>
    </w:p>
    <w:p w14:paraId="1143E8C7" w14:textId="3525793A" w:rsidR="00B30193" w:rsidRPr="00976DF2" w:rsidRDefault="00B30193" w:rsidP="00B30193">
      <w:pPr>
        <w:pStyle w:val="Heading1"/>
        <w:rPr>
          <w:rFonts w:asciiTheme="majorBidi" w:hAnsiTheme="majorBidi" w:cstheme="majorBidi"/>
        </w:rPr>
      </w:pPr>
      <w:r w:rsidRPr="00976DF2">
        <w:rPr>
          <w:rFonts w:asciiTheme="majorBidi" w:hAnsiTheme="majorBidi" w:cstheme="majorBidi"/>
        </w:rPr>
        <w:lastRenderedPageBreak/>
        <w:t>Discussion</w:t>
      </w:r>
    </w:p>
    <w:p w14:paraId="2FE6D79D" w14:textId="77437E0F" w:rsidR="00BC16AE" w:rsidRDefault="00401FC6" w:rsidP="00DE5C15">
      <w:pPr>
        <w:pStyle w:val="Heading1"/>
        <w:rPr>
          <w:rFonts w:asciiTheme="majorBidi" w:hAnsiTheme="majorBidi" w:cstheme="majorBidi"/>
          <w:b w:val="0"/>
          <w:sz w:val="24"/>
          <w:szCs w:val="24"/>
        </w:rPr>
      </w:pPr>
      <w:r>
        <w:rPr>
          <w:rFonts w:asciiTheme="majorBidi" w:hAnsiTheme="majorBidi" w:cstheme="majorBidi"/>
          <w:b w:val="0"/>
          <w:sz w:val="24"/>
          <w:szCs w:val="24"/>
        </w:rPr>
        <w:t xml:space="preserve">As shown in Table xx, the accuracy of the new proposed multi-modal approach is better than the previously suggested single modal approach. </w:t>
      </w:r>
      <w:r w:rsidR="00BC16AE">
        <w:rPr>
          <w:rFonts w:asciiTheme="majorBidi" w:hAnsiTheme="majorBidi" w:cstheme="majorBidi"/>
          <w:b w:val="0"/>
          <w:sz w:val="24"/>
          <w:szCs w:val="24"/>
        </w:rPr>
        <w:t xml:space="preserve">Furthermore, adding the extra acceleration feature, </w:t>
      </w:r>
      <w:del w:id="350" w:author="bijan mehralizadeh" w:date="2021-12-24T23:57:00Z">
        <w:r w:rsidR="00BC16AE" w:rsidDel="003F4648">
          <w:rPr>
            <w:rFonts w:asciiTheme="majorBidi" w:hAnsiTheme="majorBidi" w:cstheme="majorBidi"/>
            <w:b w:val="0"/>
            <w:sz w:val="24"/>
            <w:szCs w:val="24"/>
          </w:rPr>
          <w:delText>i.e.</w:delText>
        </w:r>
      </w:del>
      <w:ins w:id="351" w:author="bijan mehralizadeh" w:date="2021-12-24T23:57:00Z">
        <w:r w:rsidR="003F4648">
          <w:rPr>
            <w:rFonts w:asciiTheme="majorBidi" w:hAnsiTheme="majorBidi" w:cstheme="majorBidi"/>
            <w:b w:val="0"/>
            <w:sz w:val="24"/>
            <w:szCs w:val="24"/>
          </w:rPr>
          <w:t>i.e.,</w:t>
        </w:r>
      </w:ins>
      <w:r w:rsidR="00BC16AE">
        <w:rPr>
          <w:rFonts w:asciiTheme="majorBidi" w:hAnsiTheme="majorBidi" w:cstheme="majorBidi"/>
          <w:b w:val="0"/>
          <w:sz w:val="24"/>
          <w:szCs w:val="24"/>
        </w:rPr>
        <w:t xml:space="preserve"> …, in the feature set improved the classification accuracy. </w:t>
      </w:r>
    </w:p>
    <w:p w14:paraId="1F1E24C0" w14:textId="5431099D" w:rsidR="00BC16AE" w:rsidRDefault="00BC16AE" w:rsidP="00DE5C15">
      <w:pPr>
        <w:pStyle w:val="Heading1"/>
        <w:rPr>
          <w:rFonts w:asciiTheme="majorBidi" w:hAnsiTheme="majorBidi" w:cstheme="majorBidi"/>
          <w:b w:val="0"/>
          <w:sz w:val="24"/>
          <w:szCs w:val="24"/>
        </w:rPr>
      </w:pPr>
      <w:r>
        <w:rPr>
          <w:rFonts w:asciiTheme="majorBidi" w:hAnsiTheme="majorBidi" w:cstheme="majorBidi"/>
          <w:b w:val="0"/>
          <w:sz w:val="24"/>
          <w:szCs w:val="24"/>
        </w:rPr>
        <w:t xml:space="preserve">It should be noted that the accuracy reported in </w:t>
      </w:r>
      <w:r w:rsidR="00DE5C15">
        <w:rPr>
          <w:rFonts w:asciiTheme="majorBidi" w:hAnsiTheme="majorBidi" w:cstheme="majorBidi"/>
          <w:b w:val="0"/>
          <w:sz w:val="24"/>
          <w:szCs w:val="24"/>
        </w:rPr>
        <w:fldChar w:fldCharType="begin"/>
      </w:r>
      <w:r w:rsidR="00263859">
        <w:rPr>
          <w:rFonts w:asciiTheme="majorBidi" w:hAnsiTheme="majorBidi" w:cstheme="majorBidi"/>
          <w:b w:val="0"/>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DE5C15">
        <w:rPr>
          <w:rFonts w:asciiTheme="majorBidi" w:hAnsiTheme="majorBidi" w:cstheme="majorBidi"/>
          <w:b w:val="0"/>
          <w:sz w:val="24"/>
          <w:szCs w:val="24"/>
        </w:rPr>
        <w:fldChar w:fldCharType="separate"/>
      </w:r>
      <w:r w:rsidR="00491548">
        <w:rPr>
          <w:rFonts w:asciiTheme="majorBidi" w:hAnsiTheme="majorBidi" w:cstheme="majorBidi"/>
          <w:b w:val="0"/>
          <w:noProof/>
          <w:sz w:val="24"/>
          <w:szCs w:val="24"/>
        </w:rPr>
        <w:t>[13]</w:t>
      </w:r>
      <w:r w:rsidR="00DE5C15">
        <w:rPr>
          <w:rFonts w:asciiTheme="majorBidi" w:hAnsiTheme="majorBidi" w:cstheme="majorBidi"/>
          <w:b w:val="0"/>
          <w:sz w:val="24"/>
          <w:szCs w:val="24"/>
        </w:rPr>
        <w:fldChar w:fldCharType="end"/>
      </w:r>
      <w:r>
        <w:rPr>
          <w:rFonts w:asciiTheme="majorBidi" w:hAnsiTheme="majorBidi" w:cstheme="majorBidi"/>
          <w:b w:val="0"/>
          <w:sz w:val="24"/>
          <w:szCs w:val="24"/>
        </w:rPr>
        <w:t>, i.e.</w:t>
      </w:r>
      <w:ins w:id="352" w:author="bijan mehralizadeh" w:date="2021-12-24T23:58:00Z">
        <w:r w:rsidR="003F4648">
          <w:rPr>
            <w:rFonts w:asciiTheme="majorBidi" w:hAnsiTheme="majorBidi" w:cstheme="majorBidi"/>
            <w:b w:val="0"/>
            <w:sz w:val="24"/>
            <w:szCs w:val="24"/>
          </w:rPr>
          <w:t>,</w:t>
        </w:r>
      </w:ins>
      <w:r>
        <w:rPr>
          <w:rFonts w:asciiTheme="majorBidi" w:hAnsiTheme="majorBidi" w:cstheme="majorBidi"/>
          <w:b w:val="0"/>
          <w:sz w:val="24"/>
          <w:szCs w:val="24"/>
        </w:rPr>
        <w:t xml:space="preserve"> 85% accuracy, is higher than what we got in this study, i.e.</w:t>
      </w:r>
      <w:ins w:id="353" w:author="bijan mehralizadeh" w:date="2021-12-24T23:58:00Z">
        <w:r w:rsidR="003F4648">
          <w:rPr>
            <w:rFonts w:asciiTheme="majorBidi" w:hAnsiTheme="majorBidi" w:cstheme="majorBidi"/>
            <w:b w:val="0"/>
            <w:sz w:val="24"/>
            <w:szCs w:val="24"/>
          </w:rPr>
          <w:t>,</w:t>
        </w:r>
      </w:ins>
      <w:r>
        <w:rPr>
          <w:rFonts w:asciiTheme="majorBidi" w:hAnsiTheme="majorBidi" w:cstheme="majorBidi"/>
          <w:b w:val="0"/>
          <w:sz w:val="24"/>
          <w:szCs w:val="24"/>
        </w:rPr>
        <w:t xml:space="preserve"> 72%, which may be due to the following reasons.  </w:t>
      </w:r>
      <w:del w:id="354" w:author="bijan mehralizadeh" w:date="2021-12-24T23:57:00Z">
        <w:r w:rsidDel="003F4648">
          <w:rPr>
            <w:rFonts w:asciiTheme="majorBidi" w:hAnsiTheme="majorBidi" w:cstheme="majorBidi"/>
            <w:b w:val="0"/>
            <w:sz w:val="24"/>
            <w:szCs w:val="24"/>
          </w:rPr>
          <w:delText>First of all</w:delText>
        </w:r>
      </w:del>
      <w:ins w:id="355" w:author="bijan mehralizadeh" w:date="2021-12-24T23:57:00Z">
        <w:r w:rsidR="003F4648">
          <w:rPr>
            <w:rFonts w:asciiTheme="majorBidi" w:hAnsiTheme="majorBidi" w:cstheme="majorBidi"/>
            <w:b w:val="0"/>
            <w:sz w:val="24"/>
            <w:szCs w:val="24"/>
          </w:rPr>
          <w:t>First</w:t>
        </w:r>
      </w:ins>
      <w:r>
        <w:rPr>
          <w:rFonts w:asciiTheme="majorBidi" w:hAnsiTheme="majorBidi" w:cstheme="majorBidi"/>
          <w:b w:val="0"/>
          <w:sz w:val="24"/>
          <w:szCs w:val="24"/>
        </w:rPr>
        <w:t>, the data set</w:t>
      </w:r>
      <w:r w:rsidR="00756A26">
        <w:rPr>
          <w:rFonts w:asciiTheme="majorBidi" w:hAnsiTheme="majorBidi" w:cstheme="majorBidi"/>
          <w:b w:val="0"/>
          <w:sz w:val="24"/>
          <w:szCs w:val="24"/>
        </w:rPr>
        <w:t>s</w:t>
      </w:r>
      <w:r>
        <w:rPr>
          <w:rFonts w:asciiTheme="majorBidi" w:hAnsiTheme="majorBidi" w:cstheme="majorBidi"/>
          <w:b w:val="0"/>
          <w:sz w:val="24"/>
          <w:szCs w:val="24"/>
        </w:rPr>
        <w:t xml:space="preserve"> </w:t>
      </w:r>
      <w:r w:rsidR="00756A26">
        <w:rPr>
          <w:rFonts w:asciiTheme="majorBidi" w:hAnsiTheme="majorBidi" w:cstheme="majorBidi"/>
          <w:b w:val="0"/>
          <w:sz w:val="24"/>
          <w:szCs w:val="24"/>
        </w:rPr>
        <w:t>were</w:t>
      </w:r>
      <w:r>
        <w:rPr>
          <w:rFonts w:asciiTheme="majorBidi" w:hAnsiTheme="majorBidi" w:cstheme="majorBidi"/>
          <w:b w:val="0"/>
          <w:sz w:val="24"/>
          <w:szCs w:val="24"/>
        </w:rPr>
        <w:t xml:space="preserve"> different </w:t>
      </w:r>
      <w:ins w:id="356" w:author="bijan mehralizadeh" w:date="2021-12-24T23:58:00Z">
        <w:r w:rsidR="003F4648">
          <w:rPr>
            <w:rFonts w:asciiTheme="majorBidi" w:hAnsiTheme="majorBidi" w:cstheme="majorBidi"/>
            <w:b w:val="0"/>
            <w:sz w:val="24"/>
            <w:szCs w:val="24"/>
          </w:rPr>
          <w:t xml:space="preserve">in </w:t>
        </w:r>
      </w:ins>
      <w:r w:rsidR="00756A26">
        <w:rPr>
          <w:rFonts w:asciiTheme="majorBidi" w:hAnsiTheme="majorBidi" w:cstheme="majorBidi"/>
          <w:b w:val="0"/>
          <w:sz w:val="24"/>
          <w:szCs w:val="24"/>
        </w:rPr>
        <w:t xml:space="preserve">that </w:t>
      </w:r>
      <w:r>
        <w:rPr>
          <w:rFonts w:asciiTheme="majorBidi" w:hAnsiTheme="majorBidi" w:cstheme="majorBidi"/>
          <w:b w:val="0"/>
          <w:sz w:val="24"/>
          <w:szCs w:val="24"/>
        </w:rPr>
        <w:t>ay create</w:t>
      </w:r>
      <w:ins w:id="357" w:author="bijan mehralizadeh" w:date="2021-12-24T23:58:00Z">
        <w:r w:rsidR="003F4648">
          <w:rPr>
            <w:rFonts w:asciiTheme="majorBidi" w:hAnsiTheme="majorBidi" w:cstheme="majorBidi"/>
            <w:b w:val="0"/>
            <w:sz w:val="24"/>
            <w:szCs w:val="24"/>
          </w:rPr>
          <w:t>d</w:t>
        </w:r>
      </w:ins>
      <w:r>
        <w:rPr>
          <w:rFonts w:asciiTheme="majorBidi" w:hAnsiTheme="majorBidi" w:cstheme="majorBidi"/>
          <w:b w:val="0"/>
          <w:sz w:val="24"/>
          <w:szCs w:val="24"/>
        </w:rPr>
        <w:t xml:space="preserve"> different result</w:t>
      </w:r>
      <w:ins w:id="358" w:author="bijan mehralizadeh" w:date="2021-12-24T23:58:00Z">
        <w:r w:rsidR="003F4648">
          <w:rPr>
            <w:rFonts w:asciiTheme="majorBidi" w:hAnsiTheme="majorBidi" w:cstheme="majorBidi"/>
            <w:b w:val="0"/>
            <w:sz w:val="24"/>
            <w:szCs w:val="24"/>
          </w:rPr>
          <w:t>s</w:t>
        </w:r>
      </w:ins>
      <w:r>
        <w:rPr>
          <w:rFonts w:asciiTheme="majorBidi" w:hAnsiTheme="majorBidi" w:cstheme="majorBidi"/>
          <w:b w:val="0"/>
          <w:sz w:val="24"/>
          <w:szCs w:val="24"/>
        </w:rPr>
        <w:t xml:space="preserve">. </w:t>
      </w:r>
      <w:r w:rsidR="00756A26">
        <w:rPr>
          <w:rFonts w:asciiTheme="majorBidi" w:hAnsiTheme="majorBidi" w:cstheme="majorBidi"/>
          <w:b w:val="0"/>
          <w:sz w:val="24"/>
          <w:szCs w:val="24"/>
        </w:rPr>
        <w:t>Second, the first version of the car was different and used a set of lights to attract children with ASD. Finally,</w:t>
      </w:r>
      <w:r>
        <w:rPr>
          <w:rFonts w:asciiTheme="majorBidi" w:hAnsiTheme="majorBidi" w:cstheme="majorBidi"/>
          <w:b w:val="0"/>
          <w:sz w:val="24"/>
          <w:szCs w:val="24"/>
        </w:rPr>
        <w:t xml:space="preserve"> the system in [17] used </w:t>
      </w:r>
      <w:del w:id="359" w:author="bijan mehralizadeh" w:date="2021-12-24T23:58:00Z">
        <w:r w:rsidDel="003F4648">
          <w:rPr>
            <w:rFonts w:asciiTheme="majorBidi" w:hAnsiTheme="majorBidi" w:cstheme="majorBidi"/>
            <w:b w:val="0"/>
            <w:sz w:val="24"/>
            <w:szCs w:val="24"/>
          </w:rPr>
          <w:delText xml:space="preserve">high </w:delText>
        </w:r>
      </w:del>
      <w:ins w:id="360" w:author="bijan mehralizadeh" w:date="2021-12-24T23:58:00Z">
        <w:r w:rsidR="003F4648">
          <w:rPr>
            <w:rFonts w:asciiTheme="majorBidi" w:hAnsiTheme="majorBidi" w:cstheme="majorBidi"/>
            <w:b w:val="0"/>
            <w:sz w:val="24"/>
            <w:szCs w:val="24"/>
          </w:rPr>
          <w:t>high-</w:t>
        </w:r>
      </w:ins>
      <w:r>
        <w:rPr>
          <w:rFonts w:asciiTheme="majorBidi" w:hAnsiTheme="majorBidi" w:cstheme="majorBidi"/>
          <w:b w:val="0"/>
          <w:sz w:val="24"/>
          <w:szCs w:val="24"/>
        </w:rPr>
        <w:t xml:space="preserve">quality accelerometers </w:t>
      </w:r>
      <w:del w:id="361" w:author="bijan mehralizadeh" w:date="2021-12-24T23:57:00Z">
        <w:r w:rsidDel="003F4648">
          <w:rPr>
            <w:rFonts w:asciiTheme="majorBidi" w:hAnsiTheme="majorBidi" w:cstheme="majorBidi"/>
            <w:b w:val="0"/>
            <w:sz w:val="24"/>
            <w:szCs w:val="24"/>
          </w:rPr>
          <w:delText>impelemented</w:delText>
        </w:r>
      </w:del>
      <w:ins w:id="362" w:author="bijan mehralizadeh" w:date="2021-12-24T23:57:00Z">
        <w:r w:rsidR="003F4648">
          <w:rPr>
            <w:rFonts w:asciiTheme="majorBidi" w:hAnsiTheme="majorBidi" w:cstheme="majorBidi"/>
            <w:b w:val="0"/>
            <w:sz w:val="24"/>
            <w:szCs w:val="24"/>
          </w:rPr>
          <w:t>implemented</w:t>
        </w:r>
      </w:ins>
      <w:r>
        <w:rPr>
          <w:rFonts w:asciiTheme="majorBidi" w:hAnsiTheme="majorBidi" w:cstheme="majorBidi"/>
          <w:b w:val="0"/>
          <w:sz w:val="24"/>
          <w:szCs w:val="24"/>
        </w:rPr>
        <w:t xml:space="preserve"> in Wii mote with </w:t>
      </w:r>
      <w:r w:rsidR="00DE5C15" w:rsidRPr="00995402">
        <w:rPr>
          <w:rFonts w:asciiTheme="majorBidi" w:hAnsiTheme="majorBidi" w:cstheme="majorBidi"/>
          <w:b w:val="0"/>
          <w:sz w:val="24"/>
          <w:szCs w:val="24"/>
        </w:rPr>
        <w:t>multiple preprocessing stages that significantly improve</w:t>
      </w:r>
      <w:ins w:id="363" w:author="bijan mehralizadeh" w:date="2021-12-24T23:58:00Z">
        <w:r w:rsidR="003F4648">
          <w:rPr>
            <w:rFonts w:asciiTheme="majorBidi" w:hAnsiTheme="majorBidi" w:cstheme="majorBidi"/>
            <w:b w:val="0"/>
            <w:sz w:val="24"/>
            <w:szCs w:val="24"/>
          </w:rPr>
          <w:t>d</w:t>
        </w:r>
      </w:ins>
      <w:r w:rsidR="00DE5C15" w:rsidRPr="00995402">
        <w:rPr>
          <w:rFonts w:asciiTheme="majorBidi" w:hAnsiTheme="majorBidi" w:cstheme="majorBidi"/>
          <w:b w:val="0"/>
          <w:sz w:val="24"/>
          <w:szCs w:val="24"/>
        </w:rPr>
        <w:t xml:space="preserve"> the status of the collected signals. </w:t>
      </w:r>
    </w:p>
    <w:p w14:paraId="7C9A07BD" w14:textId="75DF2120" w:rsidR="00DE5C15" w:rsidRDefault="00DE5C15" w:rsidP="00DE5C15">
      <w:pPr>
        <w:pStyle w:val="Heading1"/>
        <w:rPr>
          <w:rFonts w:asciiTheme="majorBidi" w:hAnsiTheme="majorBidi" w:cstheme="majorBidi"/>
          <w:b w:val="0"/>
          <w:sz w:val="24"/>
          <w:szCs w:val="24"/>
        </w:rPr>
      </w:pPr>
      <w:r w:rsidRPr="00995402">
        <w:rPr>
          <w:rFonts w:asciiTheme="majorBidi" w:hAnsiTheme="majorBidi" w:cstheme="majorBidi"/>
          <w:b w:val="0"/>
          <w:sz w:val="24"/>
          <w:szCs w:val="24"/>
        </w:rPr>
        <w:t>The novelty of this research is its multi-</w:t>
      </w:r>
      <w:commentRangeStart w:id="364"/>
      <w:r w:rsidRPr="00995402">
        <w:rPr>
          <w:rFonts w:asciiTheme="majorBidi" w:hAnsiTheme="majorBidi" w:cstheme="majorBidi"/>
          <w:b w:val="0"/>
          <w:sz w:val="24"/>
          <w:szCs w:val="24"/>
        </w:rPr>
        <w:t xml:space="preserve">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del w:id="365" w:author="bijan mehralizadeh" w:date="2021-12-24T23:57:00Z">
        <w:r w:rsidRPr="00995402" w:rsidDel="003F4648">
          <w:rPr>
            <w:rFonts w:asciiTheme="majorBidi" w:hAnsiTheme="majorBidi" w:cstheme="majorBidi"/>
            <w:b w:val="0"/>
            <w:sz w:val="24"/>
            <w:szCs w:val="24"/>
          </w:rPr>
          <w:delText>In order to</w:delText>
        </w:r>
      </w:del>
      <w:ins w:id="366" w:author="bijan mehralizadeh" w:date="2021-12-24T23:58:00Z">
        <w:r w:rsidR="003F4648">
          <w:rPr>
            <w:rFonts w:asciiTheme="majorBidi" w:hAnsiTheme="majorBidi" w:cstheme="majorBidi"/>
            <w:b w:val="0"/>
            <w:sz w:val="24"/>
            <w:szCs w:val="24"/>
          </w:rPr>
          <w:t>Children's playtime is divided into four sections by an innovative approach to solving this issue</w:t>
        </w:r>
      </w:ins>
      <w:del w:id="367" w:author="bijan mehralizadeh" w:date="2021-12-24T23:58:00Z">
        <w:r w:rsidRPr="00995402" w:rsidDel="003F4648">
          <w:rPr>
            <w:rFonts w:asciiTheme="majorBidi" w:hAnsiTheme="majorBidi" w:cstheme="majorBidi"/>
            <w:b w:val="0"/>
            <w:sz w:val="24"/>
            <w:szCs w:val="24"/>
          </w:rPr>
          <w:delText xml:space="preserve"> solve this issue, children's playtime is divided into four sections by an innovative approach</w:delText>
        </w:r>
      </w:del>
      <w:r w:rsidRPr="00995402">
        <w:rPr>
          <w:rFonts w:asciiTheme="majorBidi" w:hAnsiTheme="majorBidi" w:cstheme="majorBidi"/>
          <w:b w:val="0"/>
          <w:sz w:val="24"/>
          <w:szCs w:val="24"/>
        </w:rPr>
        <w:t>.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w:t>
      </w:r>
      <w:commentRangeEnd w:id="364"/>
      <w:r w:rsidR="00756A26">
        <w:rPr>
          <w:rStyle w:val="CommentReference"/>
          <w:b w:val="0"/>
        </w:rPr>
        <w:commentReference w:id="364"/>
      </w:r>
      <w:r w:rsidRPr="00995402">
        <w:rPr>
          <w:rFonts w:asciiTheme="majorBidi" w:hAnsiTheme="majorBidi" w:cstheme="majorBidi"/>
          <w:b w:val="0"/>
          <w:sz w:val="24"/>
          <w:szCs w:val="24"/>
        </w:rPr>
        <w:t xml:space="preserve">. </w:t>
      </w:r>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48B72363" w14:textId="0FB1CA7F" w:rsidR="004514F7" w:rsidRPr="0022125D" w:rsidRDefault="00756A26" w:rsidP="004514F7">
      <w:pPr>
        <w:spacing w:before="100" w:beforeAutospacing="1" w:after="100" w:afterAutospacing="1" w:line="240" w:lineRule="auto"/>
        <w:rPr>
          <w:rFonts w:asciiTheme="majorBidi" w:hAnsiTheme="majorBidi" w:cstheme="majorBidi"/>
          <w:sz w:val="24"/>
          <w:szCs w:val="24"/>
          <w:rPrChange w:id="368" w:author="bijan mehralizadeh" w:date="2021-12-25T10:16:00Z">
            <w:rPr>
              <w:rFonts w:asciiTheme="majorBidi" w:hAnsiTheme="majorBidi" w:cstheme="majorBidi"/>
            </w:rPr>
          </w:rPrChange>
        </w:rPr>
      </w:pPr>
      <w:r w:rsidRPr="0022125D">
        <w:rPr>
          <w:rFonts w:asciiTheme="majorBidi" w:hAnsiTheme="majorBidi" w:cstheme="majorBidi"/>
          <w:sz w:val="24"/>
          <w:szCs w:val="24"/>
          <w:rPrChange w:id="369" w:author="bijan mehralizadeh" w:date="2021-12-25T10:16:00Z">
            <w:rPr>
              <w:rFonts w:asciiTheme="majorBidi" w:hAnsiTheme="majorBidi" w:cstheme="majorBidi"/>
            </w:rPr>
          </w:rPrChange>
        </w:rPr>
        <w:t>In t</w:t>
      </w:r>
      <w:r w:rsidR="00995402" w:rsidRPr="0022125D">
        <w:rPr>
          <w:rFonts w:asciiTheme="majorBidi" w:hAnsiTheme="majorBidi" w:cstheme="majorBidi"/>
          <w:sz w:val="24"/>
          <w:szCs w:val="24"/>
          <w:rPrChange w:id="370" w:author="bijan mehralizadeh" w:date="2021-12-25T10:16:00Z">
            <w:rPr>
              <w:rFonts w:asciiTheme="majorBidi" w:hAnsiTheme="majorBidi" w:cstheme="majorBidi"/>
            </w:rPr>
          </w:rPrChange>
        </w:rPr>
        <w:t xml:space="preserve">his </w:t>
      </w:r>
      <w:r w:rsidRPr="0022125D">
        <w:rPr>
          <w:rFonts w:asciiTheme="majorBidi" w:hAnsiTheme="majorBidi" w:cstheme="majorBidi"/>
          <w:sz w:val="24"/>
          <w:szCs w:val="24"/>
          <w:rPrChange w:id="371" w:author="bijan mehralizadeh" w:date="2021-12-25T10:16:00Z">
            <w:rPr>
              <w:rFonts w:asciiTheme="majorBidi" w:hAnsiTheme="majorBidi" w:cstheme="majorBidi"/>
            </w:rPr>
          </w:rPrChange>
        </w:rPr>
        <w:t>paper, we</w:t>
      </w:r>
      <w:r w:rsidR="00995402" w:rsidRPr="0022125D">
        <w:rPr>
          <w:rFonts w:asciiTheme="majorBidi" w:hAnsiTheme="majorBidi" w:cstheme="majorBidi"/>
          <w:sz w:val="24"/>
          <w:szCs w:val="24"/>
          <w:rPrChange w:id="372" w:author="bijan mehralizadeh" w:date="2021-12-25T10:16:00Z">
            <w:rPr>
              <w:rFonts w:asciiTheme="majorBidi" w:hAnsiTheme="majorBidi" w:cstheme="majorBidi"/>
            </w:rPr>
          </w:rPrChange>
        </w:rPr>
        <w:t xml:space="preserve"> introduced the </w:t>
      </w:r>
      <w:r w:rsidR="00C27452" w:rsidRPr="0022125D">
        <w:rPr>
          <w:rFonts w:asciiTheme="majorBidi" w:hAnsiTheme="majorBidi" w:cstheme="majorBidi"/>
          <w:sz w:val="24"/>
          <w:szCs w:val="24"/>
          <w:rPrChange w:id="373"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374" w:author="bijan mehralizadeh" w:date="2021-12-25T10:16:00Z">
            <w:rPr>
              <w:rFonts w:asciiTheme="majorBidi" w:hAnsiTheme="majorBidi" w:cstheme="majorBidi"/>
            </w:rPr>
          </w:rPrChange>
        </w:rPr>
        <w:t xml:space="preserve"> toy car 2.0</w:t>
      </w:r>
      <w:r w:rsidRPr="0022125D">
        <w:rPr>
          <w:rFonts w:asciiTheme="majorBidi" w:hAnsiTheme="majorBidi" w:cstheme="majorBidi"/>
          <w:sz w:val="24"/>
          <w:szCs w:val="24"/>
          <w:rPrChange w:id="375" w:author="bijan mehralizadeh" w:date="2021-12-25T10:16:00Z">
            <w:rPr>
              <w:rFonts w:asciiTheme="majorBidi" w:hAnsiTheme="majorBidi" w:cstheme="majorBidi"/>
            </w:rPr>
          </w:rPrChange>
        </w:rPr>
        <w:t xml:space="preserve"> which uses multi-modal ASD screening. The new design incorporates shaft</w:t>
      </w:r>
      <w:r w:rsidR="00995402" w:rsidRPr="0022125D">
        <w:rPr>
          <w:rFonts w:asciiTheme="majorBidi" w:hAnsiTheme="majorBidi" w:cstheme="majorBidi"/>
          <w:sz w:val="24"/>
          <w:szCs w:val="24"/>
          <w:rPrChange w:id="376" w:author="bijan mehralizadeh" w:date="2021-12-25T10:16:00Z">
            <w:rPr>
              <w:rFonts w:asciiTheme="majorBidi" w:hAnsiTheme="majorBidi" w:cstheme="majorBidi"/>
            </w:rPr>
          </w:rPrChange>
        </w:rPr>
        <w:t xml:space="preserve"> encoders </w:t>
      </w:r>
      <w:r w:rsidRPr="0022125D">
        <w:rPr>
          <w:rFonts w:asciiTheme="majorBidi" w:hAnsiTheme="majorBidi" w:cstheme="majorBidi"/>
          <w:sz w:val="24"/>
          <w:szCs w:val="24"/>
          <w:rPrChange w:id="377" w:author="bijan mehralizadeh" w:date="2021-12-25T10:16:00Z">
            <w:rPr>
              <w:rFonts w:asciiTheme="majorBidi" w:hAnsiTheme="majorBidi" w:cstheme="majorBidi"/>
            </w:rPr>
          </w:rPrChange>
        </w:rPr>
        <w:t>to capture the tendency of children with ASD into details and rotating items. Furthermore, we</w:t>
      </w:r>
      <w:r w:rsidR="00995402" w:rsidRPr="0022125D">
        <w:rPr>
          <w:rFonts w:asciiTheme="majorBidi" w:hAnsiTheme="majorBidi" w:cstheme="majorBidi"/>
          <w:sz w:val="24"/>
          <w:szCs w:val="24"/>
          <w:rPrChange w:id="378"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379" w:author="bijan mehralizadeh" w:date="2021-12-25T10:16:00Z">
            <w:rPr>
              <w:rFonts w:asciiTheme="majorBidi" w:hAnsiTheme="majorBidi" w:cstheme="majorBidi"/>
            </w:rPr>
          </w:rPrChange>
        </w:rPr>
        <w:t xml:space="preserve">improved </w:t>
      </w:r>
      <w:r w:rsidR="00995402" w:rsidRPr="0022125D">
        <w:rPr>
          <w:rFonts w:asciiTheme="majorBidi" w:hAnsiTheme="majorBidi" w:cstheme="majorBidi"/>
          <w:sz w:val="24"/>
          <w:szCs w:val="24"/>
          <w:rPrChange w:id="380" w:author="bijan mehralizadeh" w:date="2021-12-25T10:16:00Z">
            <w:rPr>
              <w:rFonts w:asciiTheme="majorBidi" w:hAnsiTheme="majorBidi" w:cstheme="majorBidi"/>
            </w:rPr>
          </w:rPrChange>
        </w:rPr>
        <w:t xml:space="preserve">the feature selection strategy </w:t>
      </w:r>
      <w:r w:rsidRPr="0022125D">
        <w:rPr>
          <w:rFonts w:asciiTheme="majorBidi" w:hAnsiTheme="majorBidi" w:cstheme="majorBidi"/>
          <w:sz w:val="24"/>
          <w:szCs w:val="24"/>
          <w:rPrChange w:id="381" w:author="bijan mehralizadeh" w:date="2021-12-25T10:16:00Z">
            <w:rPr>
              <w:rFonts w:asciiTheme="majorBidi" w:hAnsiTheme="majorBidi" w:cstheme="majorBidi"/>
            </w:rPr>
          </w:rPrChange>
        </w:rPr>
        <w:t xml:space="preserve">to </w:t>
      </w:r>
      <w:r w:rsidR="00995402" w:rsidRPr="0022125D">
        <w:rPr>
          <w:rFonts w:asciiTheme="majorBidi" w:hAnsiTheme="majorBidi" w:cstheme="majorBidi"/>
          <w:sz w:val="24"/>
          <w:szCs w:val="24"/>
          <w:rPrChange w:id="382" w:author="bijan mehralizadeh" w:date="2021-12-25T10:16:00Z">
            <w:rPr>
              <w:rFonts w:asciiTheme="majorBidi" w:hAnsiTheme="majorBidi" w:cstheme="majorBidi"/>
            </w:rPr>
          </w:rPrChange>
        </w:rPr>
        <w:t>increas</w:t>
      </w:r>
      <w:r w:rsidRPr="0022125D">
        <w:rPr>
          <w:rFonts w:asciiTheme="majorBidi" w:hAnsiTheme="majorBidi" w:cstheme="majorBidi"/>
          <w:sz w:val="24"/>
          <w:szCs w:val="24"/>
          <w:rPrChange w:id="383" w:author="bijan mehralizadeh" w:date="2021-12-25T10:16:00Z">
            <w:rPr>
              <w:rFonts w:asciiTheme="majorBidi" w:hAnsiTheme="majorBidi" w:cstheme="majorBidi"/>
            </w:rPr>
          </w:rPrChange>
        </w:rPr>
        <w:t>e the</w:t>
      </w:r>
      <w:r w:rsidR="00995402" w:rsidRPr="0022125D">
        <w:rPr>
          <w:rFonts w:asciiTheme="majorBidi" w:hAnsiTheme="majorBidi" w:cstheme="majorBidi"/>
          <w:sz w:val="24"/>
          <w:szCs w:val="24"/>
          <w:rPrChange w:id="384" w:author="bijan mehralizadeh" w:date="2021-12-25T10:16:00Z">
            <w:rPr>
              <w:rFonts w:asciiTheme="majorBidi" w:hAnsiTheme="majorBidi" w:cstheme="majorBidi"/>
            </w:rPr>
          </w:rPrChange>
        </w:rPr>
        <w:t xml:space="preserve"> system accuracy by multi-modal analyzing ASD symptoms. </w:t>
      </w:r>
      <w:r w:rsidRPr="0022125D">
        <w:rPr>
          <w:rFonts w:asciiTheme="majorBidi" w:hAnsiTheme="majorBidi" w:cstheme="majorBidi"/>
          <w:sz w:val="24"/>
          <w:szCs w:val="24"/>
          <w:rPrChange w:id="385" w:author="bijan mehralizadeh" w:date="2021-12-25T10:16:00Z">
            <w:rPr>
              <w:rFonts w:asciiTheme="majorBidi" w:hAnsiTheme="majorBidi" w:cstheme="majorBidi"/>
            </w:rPr>
          </w:rPrChange>
        </w:rPr>
        <w:t xml:space="preserve">The advantage of this system over other screening methods is in its low cost and limited need for expertise. It can be used at homes, daycares, or clinics for initial screening. </w:t>
      </w:r>
    </w:p>
    <w:p w14:paraId="22103A5A" w14:textId="77777777" w:rsidR="004514F7" w:rsidRPr="0022125D" w:rsidRDefault="004514F7" w:rsidP="004514F7">
      <w:pPr>
        <w:spacing w:before="100" w:beforeAutospacing="1" w:after="100" w:afterAutospacing="1" w:line="240" w:lineRule="auto"/>
        <w:rPr>
          <w:rFonts w:asciiTheme="majorBidi" w:hAnsiTheme="majorBidi" w:cstheme="majorBidi"/>
          <w:sz w:val="24"/>
          <w:szCs w:val="24"/>
          <w:rPrChange w:id="386" w:author="bijan mehralizadeh" w:date="2021-12-25T10:16:00Z">
            <w:rPr>
              <w:rFonts w:asciiTheme="majorBidi" w:hAnsiTheme="majorBidi" w:cstheme="majorBidi"/>
            </w:rPr>
          </w:rPrChange>
        </w:rPr>
      </w:pPr>
      <w:r w:rsidRPr="0022125D">
        <w:rPr>
          <w:rFonts w:asciiTheme="majorBidi" w:hAnsiTheme="majorBidi" w:cstheme="majorBidi"/>
          <w:sz w:val="24"/>
          <w:szCs w:val="24"/>
          <w:rPrChange w:id="387" w:author="bijan mehralizadeh" w:date="2021-12-25T10:16:00Z">
            <w:rPr>
              <w:rFonts w:asciiTheme="majorBidi" w:hAnsiTheme="majorBidi" w:cstheme="majorBidi"/>
            </w:rPr>
          </w:rPrChange>
        </w:rPr>
        <w:t xml:space="preserve">For the future work, we </w:t>
      </w:r>
      <w:proofErr w:type="gramStart"/>
      <w:r w:rsidRPr="0022125D">
        <w:rPr>
          <w:rFonts w:asciiTheme="majorBidi" w:hAnsiTheme="majorBidi" w:cstheme="majorBidi"/>
          <w:sz w:val="24"/>
          <w:szCs w:val="24"/>
          <w:rPrChange w:id="388" w:author="bijan mehralizadeh" w:date="2021-12-25T10:16:00Z">
            <w:rPr>
              <w:rFonts w:asciiTheme="majorBidi" w:hAnsiTheme="majorBidi" w:cstheme="majorBidi"/>
            </w:rPr>
          </w:rPrChange>
        </w:rPr>
        <w:t>have to</w:t>
      </w:r>
      <w:proofErr w:type="gramEnd"/>
      <w:r w:rsidRPr="0022125D">
        <w:rPr>
          <w:rFonts w:asciiTheme="majorBidi" w:hAnsiTheme="majorBidi" w:cstheme="majorBidi"/>
          <w:sz w:val="24"/>
          <w:szCs w:val="24"/>
          <w:rPrChange w:id="389" w:author="bijan mehralizadeh" w:date="2021-12-25T10:16:00Z">
            <w:rPr>
              <w:rFonts w:asciiTheme="majorBidi" w:hAnsiTheme="majorBidi" w:cstheme="majorBidi"/>
            </w:rPr>
          </w:rPrChange>
        </w:rPr>
        <w:t xml:space="preserve"> test the system on a wider population and test it on a variety of cognitive deficits to see if it can differentiate between different cognitive deficits or not. Consequently, at this stage, it can be used as a warning system to alarm the parents and care givers to perform further evaluation through experts. </w:t>
      </w:r>
    </w:p>
    <w:p w14:paraId="38525F29" w14:textId="49F9A47C" w:rsidR="00B30193" w:rsidRPr="0022125D" w:rsidRDefault="004514F7" w:rsidP="00B30193">
      <w:pPr>
        <w:spacing w:after="0" w:line="240" w:lineRule="auto"/>
        <w:rPr>
          <w:rFonts w:asciiTheme="majorBidi" w:eastAsia="Times New Roman" w:hAnsiTheme="majorBidi" w:cstheme="majorBidi"/>
          <w:sz w:val="28"/>
          <w:szCs w:val="28"/>
          <w:rPrChange w:id="390" w:author="bijan mehralizadeh" w:date="2021-12-25T10:16:00Z">
            <w:rPr>
              <w:rFonts w:asciiTheme="majorBidi" w:eastAsia="Times New Roman" w:hAnsiTheme="majorBidi" w:cstheme="majorBidi"/>
              <w:sz w:val="24"/>
              <w:szCs w:val="24"/>
            </w:rPr>
          </w:rPrChange>
        </w:rPr>
      </w:pPr>
      <w:r w:rsidRPr="0022125D">
        <w:rPr>
          <w:rFonts w:asciiTheme="majorBidi" w:hAnsiTheme="majorBidi" w:cstheme="majorBidi"/>
          <w:sz w:val="24"/>
          <w:szCs w:val="24"/>
          <w:rPrChange w:id="391" w:author="bijan mehralizadeh" w:date="2021-12-25T10:16:00Z">
            <w:rPr>
              <w:rFonts w:asciiTheme="majorBidi" w:hAnsiTheme="majorBidi" w:cstheme="majorBidi"/>
            </w:rPr>
          </w:rPrChange>
        </w:rPr>
        <w:lastRenderedPageBreak/>
        <w:t>Finally, t</w:t>
      </w:r>
      <w:r w:rsidR="00995402" w:rsidRPr="0022125D">
        <w:rPr>
          <w:rFonts w:asciiTheme="majorBidi" w:hAnsiTheme="majorBidi" w:cstheme="majorBidi"/>
          <w:sz w:val="24"/>
          <w:szCs w:val="24"/>
          <w:rPrChange w:id="392" w:author="bijan mehralizadeh" w:date="2021-12-25T10:16:00Z">
            <w:rPr>
              <w:rFonts w:asciiTheme="majorBidi" w:hAnsiTheme="majorBidi" w:cstheme="majorBidi"/>
            </w:rPr>
          </w:rPrChange>
        </w:rPr>
        <w:t xml:space="preserve">he </w:t>
      </w:r>
      <w:r w:rsidR="00C27452" w:rsidRPr="0022125D">
        <w:rPr>
          <w:rFonts w:asciiTheme="majorBidi" w:hAnsiTheme="majorBidi" w:cstheme="majorBidi"/>
          <w:sz w:val="24"/>
          <w:szCs w:val="24"/>
          <w:rPrChange w:id="393"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394" w:author="bijan mehralizadeh" w:date="2021-12-25T10:16:00Z">
            <w:rPr>
              <w:rFonts w:asciiTheme="majorBidi" w:hAnsiTheme="majorBidi" w:cstheme="majorBidi"/>
            </w:rPr>
          </w:rPrChange>
        </w:rPr>
        <w:t xml:space="preserve"> toy car </w:t>
      </w:r>
      <w:r w:rsidRPr="0022125D">
        <w:rPr>
          <w:rFonts w:asciiTheme="majorBidi" w:hAnsiTheme="majorBidi" w:cstheme="majorBidi"/>
          <w:sz w:val="24"/>
          <w:szCs w:val="24"/>
          <w:rPrChange w:id="395" w:author="bijan mehralizadeh" w:date="2021-12-25T10:16:00Z">
            <w:rPr>
              <w:rFonts w:asciiTheme="majorBidi" w:hAnsiTheme="majorBidi" w:cstheme="majorBidi"/>
            </w:rPr>
          </w:rPrChange>
        </w:rPr>
        <w:t xml:space="preserve">can be used beside other </w:t>
      </w:r>
      <w:r w:rsidR="00995402" w:rsidRPr="0022125D">
        <w:rPr>
          <w:rFonts w:asciiTheme="majorBidi" w:hAnsiTheme="majorBidi" w:cstheme="majorBidi"/>
          <w:sz w:val="24"/>
          <w:szCs w:val="24"/>
          <w:rPrChange w:id="396" w:author="bijan mehralizadeh" w:date="2021-12-25T10:16:00Z">
            <w:rPr>
              <w:rFonts w:asciiTheme="majorBidi" w:hAnsiTheme="majorBidi" w:cstheme="majorBidi"/>
            </w:rPr>
          </w:rPrChange>
        </w:rPr>
        <w:t xml:space="preserve">screening devices </w:t>
      </w:r>
      <w:r w:rsidRPr="0022125D">
        <w:rPr>
          <w:rFonts w:asciiTheme="majorBidi" w:hAnsiTheme="majorBidi" w:cstheme="majorBidi"/>
          <w:sz w:val="24"/>
          <w:szCs w:val="24"/>
          <w:rPrChange w:id="397" w:author="bijan mehralizadeh" w:date="2021-12-25T10:16:00Z">
            <w:rPr>
              <w:rFonts w:asciiTheme="majorBidi" w:hAnsiTheme="majorBidi" w:cstheme="majorBidi"/>
            </w:rPr>
          </w:rPrChange>
        </w:rPr>
        <w:t xml:space="preserve">to increase the accuracy by considering other modalities of children with ASD. </w:t>
      </w:r>
      <w:r w:rsidR="00995402" w:rsidRPr="0022125D">
        <w:rPr>
          <w:rFonts w:asciiTheme="majorBidi" w:hAnsiTheme="majorBidi" w:cstheme="majorBidi"/>
          <w:sz w:val="24"/>
          <w:szCs w:val="24"/>
          <w:rPrChange w:id="398"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399" w:author="bijan mehralizadeh" w:date="2021-12-25T10:16:00Z">
            <w:rPr>
              <w:rFonts w:asciiTheme="majorBidi" w:hAnsiTheme="majorBidi" w:cstheme="majorBidi"/>
            </w:rPr>
          </w:rPrChange>
        </w:rPr>
        <w:t>We expect that having more modalities observed can help to better screening.</w:t>
      </w: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t>Reference </w:t>
      </w:r>
    </w:p>
    <w:bookmarkStart w:id="400" w:name="_Hlk91285515"/>
    <w:p w14:paraId="7725AC29" w14:textId="77777777" w:rsidR="0056400F" w:rsidRPr="0056400F" w:rsidRDefault="00DE1FCF" w:rsidP="0056400F">
      <w:pPr>
        <w:pStyle w:val="EndNoteBibliography"/>
        <w:spacing w:after="0"/>
        <w:ind w:left="720" w:hanging="720"/>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56400F" w:rsidRPr="0056400F">
        <w:t>1.</w:t>
      </w:r>
      <w:r w:rsidR="0056400F" w:rsidRPr="0056400F">
        <w:tab/>
        <w:t xml:space="preserve">American Psychiatric, A., </w:t>
      </w:r>
      <w:r w:rsidR="0056400F" w:rsidRPr="0056400F">
        <w:rPr>
          <w:i/>
        </w:rPr>
        <w:t>Diagnostic and Statistical Manual of Mental Disorders</w:t>
      </w:r>
      <w:r w:rsidR="0056400F" w:rsidRPr="0056400F">
        <w:t>. Fifth Edition ed. 2013: American Psychiatric Association.</w:t>
      </w:r>
    </w:p>
    <w:p w14:paraId="381DD781" w14:textId="77777777" w:rsidR="0056400F" w:rsidRPr="0056400F" w:rsidRDefault="0056400F" w:rsidP="0056400F">
      <w:pPr>
        <w:pStyle w:val="EndNoteBibliography"/>
        <w:spacing w:after="0"/>
        <w:ind w:left="720" w:hanging="720"/>
      </w:pPr>
      <w:r w:rsidRPr="0056400F">
        <w:t>2.</w:t>
      </w:r>
      <w:r w:rsidRPr="0056400F">
        <w:tab/>
      </w:r>
      <w:r w:rsidRPr="0056400F">
        <w:rPr>
          <w:i/>
        </w:rPr>
        <w:t>Prevalence of autism spectrum disorder among children aged 8 years - autism and developmental disabilities monitoring network, 11 sites, United States, 2010.</w:t>
      </w:r>
      <w:r w:rsidRPr="0056400F">
        <w:t xml:space="preserve"> MMWR Surveill Summ, 2014. </w:t>
      </w:r>
      <w:r w:rsidRPr="0056400F">
        <w:rPr>
          <w:b/>
        </w:rPr>
        <w:t>63</w:t>
      </w:r>
      <w:r w:rsidRPr="0056400F">
        <w:t>(2): p. 1-21.</w:t>
      </w:r>
    </w:p>
    <w:p w14:paraId="3E453F82" w14:textId="77777777" w:rsidR="0056400F" w:rsidRPr="0056400F" w:rsidRDefault="0056400F" w:rsidP="0056400F">
      <w:pPr>
        <w:pStyle w:val="EndNoteBibliography"/>
        <w:spacing w:after="0"/>
        <w:ind w:left="720" w:hanging="720"/>
      </w:pPr>
      <w:r w:rsidRPr="0056400F">
        <w:t>3.</w:t>
      </w:r>
      <w:r w:rsidRPr="0056400F">
        <w:tab/>
        <w:t xml:space="preserve">Thabtah, F. and D. Peebles, </w:t>
      </w:r>
      <w:r w:rsidRPr="0056400F">
        <w:rPr>
          <w:i/>
        </w:rPr>
        <w:t>Early Autism Screening: A Comprehensive Review.</w:t>
      </w:r>
      <w:r w:rsidRPr="0056400F">
        <w:t xml:space="preserve"> Int J Environ Res Public Health, 2019. </w:t>
      </w:r>
      <w:r w:rsidRPr="0056400F">
        <w:rPr>
          <w:b/>
        </w:rPr>
        <w:t>16</w:t>
      </w:r>
      <w:r w:rsidRPr="0056400F">
        <w:t>(18).</w:t>
      </w:r>
    </w:p>
    <w:p w14:paraId="756169A9" w14:textId="77777777" w:rsidR="0056400F" w:rsidRPr="0056400F" w:rsidRDefault="0056400F" w:rsidP="0056400F">
      <w:pPr>
        <w:pStyle w:val="EndNoteBibliography"/>
        <w:spacing w:after="0"/>
        <w:ind w:left="720" w:hanging="720"/>
      </w:pPr>
      <w:r w:rsidRPr="0056400F">
        <w:t>4.</w:t>
      </w:r>
      <w:r w:rsidRPr="0056400F">
        <w:tab/>
        <w:t xml:space="preserve">Brooks, B.A., et al., </w:t>
      </w:r>
      <w:r w:rsidRPr="0056400F">
        <w:rPr>
          <w:i/>
        </w:rPr>
        <w:t>Implementation of Web-Based Autism Screening in an Urban Clinic.</w:t>
      </w:r>
      <w:r w:rsidRPr="0056400F">
        <w:t xml:space="preserve"> Clinical Pediatrics, 2015. </w:t>
      </w:r>
      <w:r w:rsidRPr="0056400F">
        <w:rPr>
          <w:b/>
        </w:rPr>
        <w:t>55</w:t>
      </w:r>
      <w:r w:rsidRPr="0056400F">
        <w:t>(10): p. 927-934.</w:t>
      </w:r>
    </w:p>
    <w:p w14:paraId="149309A0" w14:textId="77777777" w:rsidR="0056400F" w:rsidRPr="0056400F" w:rsidRDefault="0056400F" w:rsidP="0056400F">
      <w:pPr>
        <w:pStyle w:val="EndNoteBibliography"/>
        <w:spacing w:after="0"/>
        <w:ind w:left="720" w:hanging="720"/>
      </w:pPr>
      <w:r w:rsidRPr="0056400F">
        <w:t>5.</w:t>
      </w:r>
      <w:r w:rsidRPr="0056400F">
        <w:tab/>
        <w:t xml:space="preserve">Shokoohi-Yekta, M., et al., </w:t>
      </w:r>
      <w:r w:rsidRPr="0056400F">
        <w:rPr>
          <w:i/>
        </w:rPr>
        <w:t>Developing Autism Screening Expert System (ASES).</w:t>
      </w:r>
      <w:r w:rsidRPr="0056400F">
        <w:t xml:space="preserve"> Global Journal on Technology, 2013. </w:t>
      </w:r>
      <w:r w:rsidRPr="0056400F">
        <w:rPr>
          <w:b/>
        </w:rPr>
        <w:t>4</w:t>
      </w:r>
      <w:r w:rsidRPr="0056400F">
        <w:t>(2).</w:t>
      </w:r>
    </w:p>
    <w:p w14:paraId="2210CFED" w14:textId="77777777" w:rsidR="0056400F" w:rsidRPr="0056400F" w:rsidRDefault="0056400F" w:rsidP="0056400F">
      <w:pPr>
        <w:pStyle w:val="EndNoteBibliography"/>
        <w:spacing w:after="0"/>
        <w:ind w:left="720" w:hanging="720"/>
      </w:pPr>
      <w:r w:rsidRPr="0056400F">
        <w:t>6.</w:t>
      </w:r>
      <w:r w:rsidRPr="0056400F">
        <w:tab/>
        <w:t xml:space="preserve">Crane, L., et al., </w:t>
      </w:r>
      <w:r w:rsidRPr="0056400F">
        <w:rPr>
          <w:i/>
        </w:rPr>
        <w:t>Experiences of autism diagnosis: A survey of over 1000 parents in the United Kingdom.</w:t>
      </w:r>
      <w:r w:rsidRPr="0056400F">
        <w:t xml:space="preserve"> Autism, 2015. </w:t>
      </w:r>
      <w:r w:rsidRPr="0056400F">
        <w:rPr>
          <w:b/>
        </w:rPr>
        <w:t>20</w:t>
      </w:r>
      <w:r w:rsidRPr="0056400F">
        <w:t>(2): p. 153-162.</w:t>
      </w:r>
    </w:p>
    <w:p w14:paraId="405CF277" w14:textId="77777777" w:rsidR="0056400F" w:rsidRPr="0056400F" w:rsidRDefault="0056400F" w:rsidP="0056400F">
      <w:pPr>
        <w:pStyle w:val="EndNoteBibliography"/>
        <w:spacing w:after="0"/>
        <w:ind w:left="720" w:hanging="720"/>
      </w:pPr>
      <w:r w:rsidRPr="0056400F">
        <w:t>7.</w:t>
      </w:r>
      <w:r w:rsidRPr="0056400F">
        <w:tab/>
        <w:t xml:space="preserve">Hewitson, L., </w:t>
      </w:r>
      <w:r w:rsidRPr="0056400F">
        <w:rPr>
          <w:i/>
        </w:rPr>
        <w:t>Scientific challenges in developing biological markers for autism.</w:t>
      </w:r>
      <w:r w:rsidRPr="0056400F">
        <w:t xml:space="preserve"> OA Autism, 2013. </w:t>
      </w:r>
      <w:r w:rsidRPr="0056400F">
        <w:rPr>
          <w:b/>
        </w:rPr>
        <w:t>1</w:t>
      </w:r>
      <w:r w:rsidRPr="0056400F">
        <w:t>(1): p. 7.</w:t>
      </w:r>
    </w:p>
    <w:p w14:paraId="5EFBA3B7" w14:textId="77777777" w:rsidR="0056400F" w:rsidRPr="0056400F" w:rsidRDefault="0056400F" w:rsidP="0056400F">
      <w:pPr>
        <w:pStyle w:val="EndNoteBibliography"/>
        <w:spacing w:after="0"/>
        <w:ind w:left="720" w:hanging="720"/>
      </w:pPr>
      <w:r w:rsidRPr="0056400F">
        <w:t>8.</w:t>
      </w:r>
      <w:r w:rsidRPr="0056400F">
        <w:tab/>
        <w:t xml:space="preserve">Eslami, T. and F. Saeed. </w:t>
      </w:r>
      <w:r w:rsidRPr="0056400F">
        <w:rPr>
          <w:i/>
        </w:rPr>
        <w:t>Auto-ASD-network: a technique based on deep learning and support vector machines for diagnosing autism spectrum disorder using fMRI data</w:t>
      </w:r>
      <w:r w:rsidRPr="0056400F">
        <w:t xml:space="preserve">. in </w:t>
      </w:r>
      <w:r w:rsidRPr="0056400F">
        <w:rPr>
          <w:i/>
        </w:rPr>
        <w:t>Proceedings of the 10th ACM International Conference on Bioinformatics, Computational Biology and Health Informatics</w:t>
      </w:r>
      <w:r w:rsidRPr="0056400F">
        <w:t>. 2019.</w:t>
      </w:r>
    </w:p>
    <w:p w14:paraId="6DFF6251" w14:textId="77777777" w:rsidR="0056400F" w:rsidRPr="0056400F" w:rsidRDefault="0056400F" w:rsidP="0056400F">
      <w:pPr>
        <w:pStyle w:val="EndNoteBibliography"/>
        <w:spacing w:after="0"/>
        <w:ind w:left="720" w:hanging="720"/>
      </w:pPr>
      <w:r w:rsidRPr="0056400F">
        <w:t>9.</w:t>
      </w:r>
      <w:r w:rsidRPr="0056400F">
        <w:tab/>
        <w:t xml:space="preserve">Bosl, W.J., H. Tager-Flusberg, and C.A. Nelson, </w:t>
      </w:r>
      <w:r w:rsidRPr="0056400F">
        <w:rPr>
          <w:i/>
        </w:rPr>
        <w:t>EEG Analytics for Early Detection of Autism Spectrum Disorder: A data-driven approach.</w:t>
      </w:r>
      <w:r w:rsidRPr="0056400F">
        <w:t xml:space="preserve"> Scientific Reports, 2018. </w:t>
      </w:r>
      <w:r w:rsidRPr="0056400F">
        <w:rPr>
          <w:b/>
        </w:rPr>
        <w:t>8</w:t>
      </w:r>
      <w:r w:rsidRPr="0056400F">
        <w:t>(1): p. 6828.</w:t>
      </w:r>
    </w:p>
    <w:p w14:paraId="5AD869C9" w14:textId="77777777" w:rsidR="0056400F" w:rsidRPr="0056400F" w:rsidRDefault="0056400F" w:rsidP="0056400F">
      <w:pPr>
        <w:pStyle w:val="EndNoteBibliography"/>
        <w:spacing w:after="0"/>
        <w:ind w:left="720" w:hanging="720"/>
      </w:pPr>
      <w:r w:rsidRPr="0056400F">
        <w:t>10.</w:t>
      </w:r>
      <w:r w:rsidRPr="0056400F">
        <w:tab/>
        <w:t xml:space="preserve">Mohammadian Rad, N., et al., </w:t>
      </w:r>
      <w:r w:rsidRPr="0056400F">
        <w:rPr>
          <w:i/>
        </w:rPr>
        <w:t>Deep learning for automatic stereotypical motor movement detection using wearable sensors in autism spectrum disorders.</w:t>
      </w:r>
      <w:r w:rsidRPr="0056400F">
        <w:t xml:space="preserve"> Signal Processing, 2018. </w:t>
      </w:r>
      <w:r w:rsidRPr="0056400F">
        <w:rPr>
          <w:b/>
        </w:rPr>
        <w:t>144</w:t>
      </w:r>
      <w:r w:rsidRPr="0056400F">
        <w:t>: p. 180-191.</w:t>
      </w:r>
    </w:p>
    <w:p w14:paraId="089EC438" w14:textId="77777777" w:rsidR="0056400F" w:rsidRPr="0056400F" w:rsidRDefault="0056400F" w:rsidP="0056400F">
      <w:pPr>
        <w:pStyle w:val="EndNoteBibliography"/>
        <w:spacing w:after="0"/>
        <w:ind w:left="720" w:hanging="720"/>
      </w:pPr>
      <w:r w:rsidRPr="0056400F">
        <w:t>11.</w:t>
      </w:r>
      <w:r w:rsidRPr="0056400F">
        <w:tab/>
        <w:t xml:space="preserve">Nag, A., et al., </w:t>
      </w:r>
      <w:r w:rsidRPr="0056400F">
        <w:rPr>
          <w:i/>
        </w:rPr>
        <w:t>Toward Continuous Social Phenotyping: Analyzing Gaze Patterns in an Emotion Recognition Task for Children With Autism Through Wearable Smart Glasses.</w:t>
      </w:r>
      <w:r w:rsidRPr="0056400F">
        <w:t xml:space="preserve"> J Med Internet Res, 2020. </w:t>
      </w:r>
      <w:r w:rsidRPr="0056400F">
        <w:rPr>
          <w:b/>
        </w:rPr>
        <w:t>22</w:t>
      </w:r>
      <w:r w:rsidRPr="0056400F">
        <w:t>(4): p. e13810.</w:t>
      </w:r>
    </w:p>
    <w:p w14:paraId="00B189C5" w14:textId="77777777" w:rsidR="0056400F" w:rsidRPr="0056400F" w:rsidRDefault="0056400F" w:rsidP="0056400F">
      <w:pPr>
        <w:pStyle w:val="EndNoteBibliography"/>
        <w:spacing w:after="0"/>
        <w:ind w:left="720" w:hanging="720"/>
      </w:pPr>
      <w:r w:rsidRPr="0056400F">
        <w:t>12.</w:t>
      </w:r>
      <w:r w:rsidRPr="0056400F">
        <w:tab/>
        <w:t xml:space="preserve">Moghadas, M. and H. Moradi. </w:t>
      </w:r>
      <w:r w:rsidRPr="0056400F">
        <w:rPr>
          <w:i/>
        </w:rPr>
        <w:t>Analyzing Human-Robot Interaction Using Machine Vision for Autism screening</w:t>
      </w:r>
      <w:r w:rsidRPr="0056400F">
        <w:t xml:space="preserve">. in </w:t>
      </w:r>
      <w:r w:rsidRPr="0056400F">
        <w:rPr>
          <w:i/>
        </w:rPr>
        <w:t>2018 6th RSI International Conference on Robotics and Mechatronics (IcRoM)</w:t>
      </w:r>
      <w:r w:rsidRPr="0056400F">
        <w:t>. 2018.</w:t>
      </w:r>
    </w:p>
    <w:p w14:paraId="0FEF39FF" w14:textId="77777777" w:rsidR="0056400F" w:rsidRPr="0056400F" w:rsidRDefault="0056400F" w:rsidP="0056400F">
      <w:pPr>
        <w:pStyle w:val="EndNoteBibliography"/>
        <w:spacing w:after="0"/>
        <w:ind w:left="720" w:hanging="720"/>
      </w:pPr>
      <w:r w:rsidRPr="0056400F">
        <w:t>13.</w:t>
      </w:r>
      <w:r w:rsidRPr="0056400F">
        <w:tab/>
        <w:t xml:space="preserve">Moradi, H., et al. </w:t>
      </w:r>
      <w:r w:rsidRPr="0056400F">
        <w:rPr>
          <w:i/>
        </w:rPr>
        <w:t>Autism screening using an intelligent toy car</w:t>
      </w:r>
      <w:r w:rsidRPr="0056400F">
        <w:t xml:space="preserve">. in </w:t>
      </w:r>
      <w:r w:rsidRPr="0056400F">
        <w:rPr>
          <w:i/>
        </w:rPr>
        <w:t>International Conference on Ubiquitous Computing and Ambient Intelligence</w:t>
      </w:r>
      <w:r w:rsidRPr="0056400F">
        <w:t>. 2017. Springer.</w:t>
      </w:r>
    </w:p>
    <w:p w14:paraId="59152E23" w14:textId="77777777" w:rsidR="0056400F" w:rsidRPr="0056400F" w:rsidRDefault="0056400F" w:rsidP="0056400F">
      <w:pPr>
        <w:pStyle w:val="EndNoteBibliography"/>
        <w:spacing w:after="0"/>
        <w:ind w:left="720" w:hanging="720"/>
      </w:pPr>
      <w:r w:rsidRPr="0056400F">
        <w:t>14.</w:t>
      </w:r>
      <w:r w:rsidRPr="0056400F">
        <w:tab/>
        <w:t xml:space="preserve">Rakić, M., et al., </w:t>
      </w:r>
      <w:r w:rsidRPr="0056400F">
        <w:rPr>
          <w:i/>
        </w:rPr>
        <w:t>Improving the detection of autism spectrum disorder by combining structural and functional MRI information.</w:t>
      </w:r>
      <w:r w:rsidRPr="0056400F">
        <w:t xml:space="preserve"> NeuroImage: Clinical, 2020. </w:t>
      </w:r>
      <w:r w:rsidRPr="0056400F">
        <w:rPr>
          <w:b/>
        </w:rPr>
        <w:t>25</w:t>
      </w:r>
      <w:r w:rsidRPr="0056400F">
        <w:t>: p. 102181.</w:t>
      </w:r>
    </w:p>
    <w:p w14:paraId="4F7577D5" w14:textId="77777777" w:rsidR="0056400F" w:rsidRPr="0056400F" w:rsidRDefault="0056400F" w:rsidP="0056400F">
      <w:pPr>
        <w:pStyle w:val="EndNoteBibliography"/>
        <w:spacing w:after="0"/>
        <w:ind w:left="720" w:hanging="720"/>
      </w:pPr>
      <w:r w:rsidRPr="0056400F">
        <w:t>15.</w:t>
      </w:r>
      <w:r w:rsidRPr="0056400F">
        <w:tab/>
        <w:t xml:space="preserve">Kang, J., et al., </w:t>
      </w:r>
      <w:r w:rsidRPr="0056400F">
        <w:rPr>
          <w:i/>
        </w:rPr>
        <w:t>The identification of children with autism spectrum disorder by SVM approach on EEG and eye-tracking data.</w:t>
      </w:r>
      <w:r w:rsidRPr="0056400F">
        <w:t xml:space="preserve"> Computers in Biology and Medicine, 2020. </w:t>
      </w:r>
      <w:r w:rsidRPr="0056400F">
        <w:rPr>
          <w:b/>
        </w:rPr>
        <w:t>120</w:t>
      </w:r>
      <w:r w:rsidRPr="0056400F">
        <w:t>: p. 103722.</w:t>
      </w:r>
    </w:p>
    <w:p w14:paraId="0786552C" w14:textId="77777777" w:rsidR="0056400F" w:rsidRPr="0056400F" w:rsidRDefault="0056400F" w:rsidP="0056400F">
      <w:pPr>
        <w:pStyle w:val="EndNoteBibliography"/>
        <w:spacing w:after="0"/>
        <w:ind w:left="720" w:hanging="720"/>
      </w:pPr>
      <w:r w:rsidRPr="0056400F">
        <w:t>16.</w:t>
      </w:r>
      <w:r w:rsidRPr="0056400F">
        <w:tab/>
        <w:t xml:space="preserve">Baron-Cohen, S., </w:t>
      </w:r>
      <w:r w:rsidRPr="0056400F">
        <w:rPr>
          <w:i/>
        </w:rPr>
        <w:t>Autism and Asperger syndrome</w:t>
      </w:r>
      <w:r w:rsidRPr="0056400F">
        <w:t>. Autism and Asperger syndrome. 2008, New York, NY, US: Oxford University Press. xii, 157-xii, 157.</w:t>
      </w:r>
    </w:p>
    <w:p w14:paraId="1EF3B425" w14:textId="77777777" w:rsidR="0056400F" w:rsidRPr="0056400F" w:rsidRDefault="0056400F" w:rsidP="0056400F">
      <w:pPr>
        <w:pStyle w:val="EndNoteBibliography"/>
        <w:spacing w:after="0"/>
        <w:ind w:left="720" w:hanging="720"/>
      </w:pPr>
      <w:r w:rsidRPr="0056400F">
        <w:lastRenderedPageBreak/>
        <w:t>17.</w:t>
      </w:r>
      <w:r w:rsidRPr="0056400F">
        <w:tab/>
        <w:t xml:space="preserve">Oberleitner, R., G. Abowd, and J.S. Suri, </w:t>
      </w:r>
      <w:r w:rsidRPr="0056400F">
        <w:rPr>
          <w:i/>
        </w:rPr>
        <w:t>Behavior Imaging®’s Assessment Technology: A Mobile Infrastructure to Transform Autism Diagnosis and Treatment</w:t>
      </w:r>
      <w:r w:rsidRPr="0056400F">
        <w:t xml:space="preserve">, in </w:t>
      </w:r>
      <w:r w:rsidRPr="0056400F">
        <w:rPr>
          <w:i/>
        </w:rPr>
        <w:t>Imaging the Brain in Autism</w:t>
      </w:r>
      <w:r w:rsidRPr="0056400F">
        <w:t>, M.F. Casanova, A.S. El-Baz, and J.S. Suri, Editors. 2013, Springer New York: New York, NY. p. 371-380.</w:t>
      </w:r>
    </w:p>
    <w:p w14:paraId="674E0C77" w14:textId="77777777" w:rsidR="0056400F" w:rsidRPr="0056400F" w:rsidRDefault="0056400F" w:rsidP="0056400F">
      <w:pPr>
        <w:pStyle w:val="EndNoteBibliography"/>
        <w:spacing w:after="0"/>
        <w:ind w:left="720" w:hanging="720"/>
      </w:pPr>
      <w:r w:rsidRPr="0056400F">
        <w:t>18.</w:t>
      </w:r>
      <w:r w:rsidRPr="0056400F">
        <w:tab/>
        <w:t xml:space="preserve">Taban, R., A. Parsa, and H. Moradi. </w:t>
      </w:r>
      <w:r w:rsidRPr="0056400F">
        <w:rPr>
          <w:i/>
        </w:rPr>
        <w:t>Tip-Toe Walking Detection Using CPG Parameters from Skeleton Data Gathered by Kinect</w:t>
      </w:r>
      <w:r w:rsidRPr="0056400F">
        <w:t>. 2017. Cham: Springer International Publishing.</w:t>
      </w:r>
    </w:p>
    <w:p w14:paraId="21C5D95E" w14:textId="77777777" w:rsidR="0056400F" w:rsidRPr="0056400F" w:rsidRDefault="0056400F" w:rsidP="0056400F">
      <w:pPr>
        <w:pStyle w:val="EndNoteBibliography"/>
        <w:spacing w:after="0"/>
        <w:ind w:left="720" w:hanging="720"/>
      </w:pPr>
      <w:r w:rsidRPr="0056400F">
        <w:t>19.</w:t>
      </w:r>
      <w:r w:rsidRPr="0056400F">
        <w:tab/>
        <w:t xml:space="preserve">Sapiro, G., J. Hashemi, and G. Dawson, </w:t>
      </w:r>
      <w:r w:rsidRPr="0056400F">
        <w:rPr>
          <w:i/>
        </w:rPr>
        <w:t>Computer vision and behavioral phenotyping: an autism case study.</w:t>
      </w:r>
      <w:r w:rsidRPr="0056400F">
        <w:t xml:space="preserve"> Current Opinion in Biomedical Engineering, 2019. </w:t>
      </w:r>
      <w:r w:rsidRPr="0056400F">
        <w:rPr>
          <w:b/>
        </w:rPr>
        <w:t>9</w:t>
      </w:r>
      <w:r w:rsidRPr="0056400F">
        <w:t>: p. 14-20.</w:t>
      </w:r>
    </w:p>
    <w:p w14:paraId="6D2AB04D" w14:textId="77777777" w:rsidR="0056400F" w:rsidRPr="0056400F" w:rsidRDefault="0056400F" w:rsidP="0056400F">
      <w:pPr>
        <w:pStyle w:val="EndNoteBibliography"/>
        <w:spacing w:after="0"/>
        <w:ind w:left="720" w:hanging="720"/>
      </w:pPr>
      <w:r w:rsidRPr="0056400F">
        <w:t>20.</w:t>
      </w:r>
      <w:r w:rsidRPr="0056400F">
        <w:tab/>
        <w:t xml:space="preserve">Campbell, K., et al., </w:t>
      </w:r>
      <w:r w:rsidRPr="0056400F">
        <w:rPr>
          <w:i/>
        </w:rPr>
        <w:t>Computer vision analysis captures atypical attention in toddlers with autism.</w:t>
      </w:r>
      <w:r w:rsidRPr="0056400F">
        <w:t xml:space="preserve"> Autism, 2019. </w:t>
      </w:r>
      <w:r w:rsidRPr="0056400F">
        <w:rPr>
          <w:b/>
        </w:rPr>
        <w:t>23</w:t>
      </w:r>
      <w:r w:rsidRPr="0056400F">
        <w:t>(3): p. 619-628.</w:t>
      </w:r>
    </w:p>
    <w:p w14:paraId="4E9213E4" w14:textId="77777777" w:rsidR="0056400F" w:rsidRPr="0056400F" w:rsidRDefault="0056400F" w:rsidP="0056400F">
      <w:pPr>
        <w:pStyle w:val="EndNoteBibliography"/>
        <w:spacing w:after="0"/>
        <w:ind w:left="720" w:hanging="720"/>
      </w:pPr>
      <w:r w:rsidRPr="0056400F">
        <w:t>21.</w:t>
      </w:r>
      <w:r w:rsidRPr="0056400F">
        <w:tab/>
        <w:t xml:space="preserve">Lanini, M., et al. </w:t>
      </w:r>
      <w:r w:rsidRPr="0056400F">
        <w:rPr>
          <w:i/>
        </w:rPr>
        <w:t>Sensorized Toys to Identify the Early ‘Red Flags’ of Autistic Spectrum Disorders in Preschoolers</w:t>
      </w:r>
      <w:r w:rsidRPr="0056400F">
        <w:t>. 2019. Cham: Springer International Publishing.</w:t>
      </w:r>
    </w:p>
    <w:p w14:paraId="2E92EDE0" w14:textId="77777777" w:rsidR="0056400F" w:rsidRPr="0056400F" w:rsidRDefault="0056400F" w:rsidP="0056400F">
      <w:pPr>
        <w:pStyle w:val="EndNoteBibliography"/>
        <w:spacing w:after="0"/>
        <w:ind w:left="720" w:hanging="720"/>
      </w:pPr>
      <w:r w:rsidRPr="0056400F">
        <w:t>22.</w:t>
      </w:r>
      <w:r w:rsidRPr="0056400F">
        <w:tab/>
        <w:t xml:space="preserve">Lee, G., et al., </w:t>
      </w:r>
      <w:r w:rsidRPr="0056400F">
        <w:rPr>
          <w:i/>
        </w:rPr>
        <w:t>PyWavelets: A Python package for wavelet analysis.</w:t>
      </w:r>
      <w:r w:rsidRPr="0056400F">
        <w:t xml:space="preserve"> Journal of Open Source Software, 2019. </w:t>
      </w:r>
      <w:r w:rsidRPr="0056400F">
        <w:rPr>
          <w:b/>
        </w:rPr>
        <w:t>4</w:t>
      </w:r>
      <w:r w:rsidRPr="0056400F">
        <w:t>(36): p. 1237.</w:t>
      </w:r>
    </w:p>
    <w:p w14:paraId="1A4AA7EF" w14:textId="77777777" w:rsidR="0056400F" w:rsidRPr="0056400F" w:rsidRDefault="0056400F" w:rsidP="0056400F">
      <w:pPr>
        <w:pStyle w:val="EndNoteBibliography"/>
        <w:spacing w:after="0"/>
        <w:ind w:left="720" w:hanging="720"/>
      </w:pPr>
      <w:r w:rsidRPr="0056400F">
        <w:t>23.</w:t>
      </w:r>
      <w:r w:rsidRPr="0056400F">
        <w:tab/>
        <w:t xml:space="preserve">Virtanen, P., et al., </w:t>
      </w:r>
      <w:r w:rsidRPr="0056400F">
        <w:rPr>
          <w:i/>
        </w:rPr>
        <w:t>SciPy 1.0: fundamental algorithms for scientific computing in Python.</w:t>
      </w:r>
      <w:r w:rsidRPr="0056400F">
        <w:t xml:space="preserve"> Nature Methods, 2020. </w:t>
      </w:r>
      <w:r w:rsidRPr="0056400F">
        <w:rPr>
          <w:b/>
        </w:rPr>
        <w:t>17</w:t>
      </w:r>
      <w:r w:rsidRPr="0056400F">
        <w:t>(3): p. 261-272.</w:t>
      </w:r>
    </w:p>
    <w:p w14:paraId="0DC7A5A7" w14:textId="77777777" w:rsidR="0056400F" w:rsidRPr="0056400F" w:rsidRDefault="0056400F" w:rsidP="0056400F">
      <w:pPr>
        <w:pStyle w:val="EndNoteBibliography"/>
        <w:ind w:left="720" w:hanging="720"/>
      </w:pPr>
      <w:r w:rsidRPr="0056400F">
        <w:t>24.</w:t>
      </w:r>
      <w:r w:rsidRPr="0056400F">
        <w:tab/>
        <w:t xml:space="preserve">Pedregosa, F., et al., </w:t>
      </w:r>
      <w:r w:rsidRPr="0056400F">
        <w:rPr>
          <w:i/>
        </w:rPr>
        <w:t>Scikit-learn: Machine learning in Python.</w:t>
      </w:r>
      <w:r w:rsidRPr="0056400F">
        <w:t xml:space="preserve"> the Journal of machine Learning research, 2011. </w:t>
      </w:r>
      <w:r w:rsidRPr="0056400F">
        <w:rPr>
          <w:b/>
        </w:rPr>
        <w:t>12</w:t>
      </w:r>
      <w:r w:rsidRPr="0056400F">
        <w:t>: p. 2825-2830.</w:t>
      </w:r>
    </w:p>
    <w:p w14:paraId="00000026" w14:textId="3D19470D" w:rsidR="00407061" w:rsidRPr="00976DF2" w:rsidRDefault="00DE1FCF" w:rsidP="0056400F">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fldChar w:fldCharType="end"/>
      </w:r>
      <w:bookmarkEnd w:id="400"/>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Lily Mo" w:date="2021-12-24T12:53:00Z" w:initials="LM">
    <w:p w14:paraId="25C5E84B" w14:textId="6A694064" w:rsidR="00F635C7" w:rsidRDefault="00F635C7">
      <w:pPr>
        <w:pStyle w:val="CommentText"/>
        <w:rPr>
          <w:rtl/>
          <w:lang w:bidi="fa-IR"/>
        </w:rPr>
      </w:pPr>
      <w:r>
        <w:rPr>
          <w:rStyle w:val="CommentReference"/>
        </w:rPr>
        <w:annotationRef/>
      </w:r>
      <w:r>
        <w:t>Please use intelligent since we have used it before</w:t>
      </w:r>
    </w:p>
  </w:comment>
  <w:comment w:id="148" w:author="Lily Mo" w:date="2021-12-24T12:50:00Z" w:initials="LM">
    <w:p w14:paraId="12B28B42" w14:textId="77777777" w:rsidR="00821066" w:rsidRDefault="00821066">
      <w:pPr>
        <w:pStyle w:val="CommentText"/>
      </w:pPr>
      <w:r>
        <w:rPr>
          <w:rStyle w:val="CommentReference"/>
        </w:rPr>
        <w:annotationRef/>
      </w:r>
      <w:r>
        <w:t>Front wheel shaft</w:t>
      </w:r>
    </w:p>
    <w:p w14:paraId="0DAF8995" w14:textId="77777777" w:rsidR="00821066" w:rsidRDefault="00821066">
      <w:pPr>
        <w:pStyle w:val="CommentText"/>
      </w:pPr>
      <w:r>
        <w:t>Back wheel shaft</w:t>
      </w:r>
    </w:p>
    <w:p w14:paraId="1606D8E2" w14:textId="77777777" w:rsidR="00821066" w:rsidRDefault="00821066">
      <w:pPr>
        <w:pStyle w:val="CommentText"/>
      </w:pPr>
    </w:p>
    <w:p w14:paraId="578954AD" w14:textId="096ADC05" w:rsidR="00821066" w:rsidRDefault="00821066">
      <w:pPr>
        <w:pStyle w:val="CommentText"/>
        <w:rPr>
          <w:rtl/>
          <w:lang w:bidi="fa-IR"/>
        </w:rPr>
      </w:pPr>
      <w:r>
        <w:t>The picture of the whole car is not important. The installed items should be shown.</w:t>
      </w:r>
    </w:p>
  </w:comment>
  <w:comment w:id="153" w:author="bijan mehralizadeh" w:date="2021-12-22T15:28:00Z" w:initials="bm">
    <w:p w14:paraId="3CDED213" w14:textId="43110373" w:rsidR="006E07F0" w:rsidRDefault="006E07F0">
      <w:pPr>
        <w:pStyle w:val="CommentText"/>
      </w:pPr>
      <w:r>
        <w:rPr>
          <w:rStyle w:val="CommentReference"/>
        </w:rPr>
        <w:annotationRef/>
      </w:r>
      <w:r>
        <w:t>Ethic problem</w:t>
      </w:r>
    </w:p>
  </w:comment>
  <w:comment w:id="167" w:author="Lily Mo" w:date="2021-12-24T13:29:00Z" w:initials="LM">
    <w:p w14:paraId="5CBE505E" w14:textId="77777777" w:rsidR="001D67CA" w:rsidRDefault="001D67CA">
      <w:pPr>
        <w:pStyle w:val="CommentText"/>
      </w:pPr>
      <w:r>
        <w:rPr>
          <w:rStyle w:val="CommentReference"/>
        </w:rPr>
        <w:annotationRef/>
      </w:r>
      <w:r>
        <w:t>What about the rest? The TD or others?</w:t>
      </w:r>
    </w:p>
    <w:p w14:paraId="6F67541F" w14:textId="4D743A02" w:rsidR="001D67CA" w:rsidRDefault="001D67CA">
      <w:pPr>
        <w:pStyle w:val="CommentText"/>
      </w:pPr>
      <w:r>
        <w:t>This should be discussed.</w:t>
      </w:r>
    </w:p>
  </w:comment>
  <w:comment w:id="203" w:author="bijan mehralizadeh" w:date="2021-12-24T21:21:00Z" w:initials="bm">
    <w:p w14:paraId="08876CAF" w14:textId="5227B80E" w:rsidR="00697F67" w:rsidRDefault="00697F67">
      <w:pPr>
        <w:pStyle w:val="CommentText"/>
      </w:pPr>
      <w:r>
        <w:rPr>
          <w:rStyle w:val="CommentReference"/>
        </w:rPr>
        <w:annotationRef/>
      </w:r>
      <w:r>
        <w:t>Maybe a better name?</w:t>
      </w:r>
    </w:p>
  </w:comment>
  <w:comment w:id="207" w:author="Lily Mo" w:date="2021-12-24T16:35:00Z" w:initials="LM">
    <w:p w14:paraId="4AC8F903" w14:textId="4B39A553" w:rsidR="00B94AE6" w:rsidRDefault="00B94AE6">
      <w:pPr>
        <w:pStyle w:val="CommentText"/>
      </w:pPr>
      <w:r>
        <w:rPr>
          <w:rStyle w:val="CommentReference"/>
        </w:rPr>
        <w:annotationRef/>
      </w:r>
      <w:r>
        <w:t>You may want to show it on the car when showing the whole system</w:t>
      </w:r>
    </w:p>
  </w:comment>
  <w:comment w:id="211" w:author="Lily Mo" w:date="2021-12-24T16:38:00Z" w:initials="LM">
    <w:p w14:paraId="31ADE9E3" w14:textId="47E4A131" w:rsidR="00491625" w:rsidRDefault="00491625">
      <w:pPr>
        <w:pStyle w:val="CommentText"/>
      </w:pPr>
      <w:r>
        <w:rPr>
          <w:rStyle w:val="CommentReference"/>
        </w:rPr>
        <w:annotationRef/>
      </w:r>
      <w:r>
        <w:t>It is not very clear. I do not get the features exactly. Can you write something like the ones for the accelerometer?</w:t>
      </w:r>
    </w:p>
  </w:comment>
  <w:comment w:id="220" w:author="Lily Mo" w:date="2021-12-24T16:58:00Z" w:initials="LM">
    <w:p w14:paraId="0597A364" w14:textId="77777777" w:rsidR="0084228A" w:rsidRDefault="0084228A">
      <w:pPr>
        <w:pStyle w:val="CommentText"/>
      </w:pPr>
      <w:r>
        <w:rPr>
          <w:rStyle w:val="CommentReference"/>
        </w:rPr>
        <w:annotationRef/>
      </w:r>
      <w:r>
        <w:t>What is the difference between this and the previous one?</w:t>
      </w:r>
    </w:p>
    <w:p w14:paraId="5A532A8A" w14:textId="21C10989" w:rsidR="0084228A" w:rsidRDefault="0084228A">
      <w:pPr>
        <w:pStyle w:val="CommentText"/>
      </w:pPr>
    </w:p>
  </w:comment>
  <w:comment w:id="221" w:author="bijan mehralizadeh" w:date="2021-12-24T23:46:00Z" w:initials="bm">
    <w:p w14:paraId="26C776E9" w14:textId="77777777" w:rsidR="003F4648" w:rsidRDefault="003F4648">
      <w:pPr>
        <w:pStyle w:val="CommentText"/>
      </w:pPr>
      <w:r>
        <w:rPr>
          <w:rStyle w:val="CommentReference"/>
        </w:rPr>
        <w:annotationRef/>
      </w:r>
      <w:r>
        <w:t>Total time = not playing + playing only with wheels + playing on the ground + playing in the air</w:t>
      </w:r>
    </w:p>
    <w:p w14:paraId="5CFABE97" w14:textId="77777777" w:rsidR="003F4648" w:rsidRDefault="003F4648">
      <w:pPr>
        <w:pStyle w:val="CommentText"/>
      </w:pPr>
    </w:p>
    <w:p w14:paraId="6984A20B" w14:textId="57435EBD" w:rsidR="003F4648" w:rsidRDefault="003F4648" w:rsidP="003F4648">
      <w:pPr>
        <w:pStyle w:val="CommentText"/>
        <w:numPr>
          <w:ilvl w:val="0"/>
          <w:numId w:val="9"/>
        </w:numPr>
      </w:pPr>
      <w:r>
        <w:t xml:space="preserve"> Not play ratio = not play/total time</w:t>
      </w:r>
    </w:p>
    <w:p w14:paraId="59D75F28" w14:textId="0C5CD049" w:rsidR="003F4648" w:rsidRDefault="003F4648" w:rsidP="003F4648">
      <w:pPr>
        <w:pStyle w:val="CommentText"/>
        <w:numPr>
          <w:ilvl w:val="0"/>
          <w:numId w:val="9"/>
        </w:numPr>
      </w:pPr>
      <w:r>
        <w:t xml:space="preserve"> playing only with wheels ratio = playing only with wheels /total time</w:t>
      </w:r>
    </w:p>
    <w:p w14:paraId="4F6D766C" w14:textId="6EB23E52" w:rsidR="003F4648" w:rsidRDefault="003F4648" w:rsidP="003F4648">
      <w:pPr>
        <w:pStyle w:val="CommentText"/>
        <w:numPr>
          <w:ilvl w:val="0"/>
          <w:numId w:val="9"/>
        </w:numPr>
      </w:pPr>
      <w:r>
        <w:t xml:space="preserve"> playing on the ground ratio = playing on the ground /total time</w:t>
      </w:r>
    </w:p>
    <w:p w14:paraId="7FB9D02C" w14:textId="4C500108" w:rsidR="003F4648" w:rsidRDefault="003F4648" w:rsidP="003F4648">
      <w:pPr>
        <w:pStyle w:val="CommentText"/>
        <w:numPr>
          <w:ilvl w:val="0"/>
          <w:numId w:val="9"/>
        </w:numPr>
      </w:pPr>
      <w:r>
        <w:t xml:space="preserve"> playing in the air ratio = playing in the air /total time</w:t>
      </w:r>
    </w:p>
    <w:p w14:paraId="482063A9" w14:textId="77777777" w:rsidR="003F4648" w:rsidRDefault="003F4648">
      <w:pPr>
        <w:pStyle w:val="CommentText"/>
      </w:pPr>
    </w:p>
    <w:p w14:paraId="2A7F7B7A" w14:textId="77777777" w:rsidR="003F4648" w:rsidRDefault="003F4648">
      <w:pPr>
        <w:pStyle w:val="CommentText"/>
      </w:pPr>
      <w:r w:rsidRPr="00976DF2">
        <w:rPr>
          <w:rFonts w:asciiTheme="majorBidi" w:hAnsiTheme="majorBidi" w:cstheme="majorBidi"/>
          <w:color w:val="0E101A"/>
        </w:rPr>
        <w:t>absolute interaction period</w:t>
      </w:r>
      <w:r>
        <w:rPr>
          <w:rFonts w:asciiTheme="majorBidi" w:hAnsiTheme="majorBidi" w:cstheme="majorBidi"/>
          <w:color w:val="0E101A"/>
        </w:rPr>
        <w:t xml:space="preserve"> = </w:t>
      </w:r>
      <w:r>
        <w:t>playing only with wheels + playing on the ground + playing in the air</w:t>
      </w:r>
    </w:p>
    <w:p w14:paraId="14066969" w14:textId="77777777" w:rsidR="003F4648" w:rsidRDefault="003F4648">
      <w:pPr>
        <w:pStyle w:val="CommentText"/>
      </w:pPr>
    </w:p>
    <w:p w14:paraId="5EA6BC10" w14:textId="33F8EDD6"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ly with wheels ratio = playing only with wheels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6FC8FB23" w14:textId="43236A33"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 the ground ratio = playing on the ground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2802E4F4" w14:textId="76D6CE18" w:rsidR="003F4648" w:rsidRDefault="003F4648" w:rsidP="003F4648">
      <w:pPr>
        <w:pStyle w:val="CommentText"/>
        <w:numPr>
          <w:ilvl w:val="0"/>
          <w:numId w:val="11"/>
        </w:numPr>
        <w:rPr>
          <w:rFonts w:asciiTheme="majorBidi" w:hAnsiTheme="majorBidi" w:cstheme="majorBidi"/>
          <w:color w:val="0E101A"/>
        </w:rPr>
      </w:pPr>
      <w:r w:rsidRPr="00976DF2">
        <w:rPr>
          <w:rFonts w:asciiTheme="majorBidi" w:hAnsiTheme="majorBidi" w:cstheme="majorBidi"/>
          <w:color w:val="0E101A"/>
        </w:rPr>
        <w:t>absolute</w:t>
      </w:r>
      <w:r>
        <w:rPr>
          <w:rFonts w:asciiTheme="majorBidi" w:hAnsiTheme="majorBidi" w:cstheme="majorBidi"/>
          <w:color w:val="0E101A"/>
        </w:rPr>
        <w:t xml:space="preserve"> </w:t>
      </w:r>
      <w:r>
        <w:t>playing in the air ratio = playing in the air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168A0582" w14:textId="0667FECD" w:rsidR="003F4648" w:rsidRDefault="003F4648">
      <w:pPr>
        <w:pStyle w:val="CommentText"/>
      </w:pPr>
    </w:p>
  </w:comment>
  <w:comment w:id="225" w:author="Lily Mo" w:date="2021-12-24T17:00:00Z" w:initials="LM">
    <w:p w14:paraId="67426049" w14:textId="77777777" w:rsidR="009124B6" w:rsidRDefault="009124B6">
      <w:pPr>
        <w:pStyle w:val="CommentText"/>
      </w:pPr>
      <w:r>
        <w:rPr>
          <w:rStyle w:val="CommentReference"/>
        </w:rPr>
        <w:annotationRef/>
      </w:r>
      <w:r>
        <w:t xml:space="preserve">Did you keep test only data? You better to have train, </w:t>
      </w:r>
      <w:proofErr w:type="gramStart"/>
      <w:r>
        <w:t>validation</w:t>
      </w:r>
      <w:proofErr w:type="gramEnd"/>
      <w:r>
        <w:t xml:space="preserve"> and test.</w:t>
      </w:r>
    </w:p>
    <w:p w14:paraId="36F6B351" w14:textId="08D17A02" w:rsidR="009124B6" w:rsidRDefault="009124B6">
      <w:pPr>
        <w:pStyle w:val="CommentText"/>
      </w:pPr>
    </w:p>
  </w:comment>
  <w:comment w:id="240" w:author="Lily Mo" w:date="2021-12-24T17:09:00Z" w:initials="LM">
    <w:p w14:paraId="7E4BA9F2" w14:textId="518A3885" w:rsidR="00D67F20" w:rsidRDefault="00D67F20">
      <w:pPr>
        <w:pStyle w:val="CommentText"/>
      </w:pPr>
      <w:r>
        <w:rPr>
          <w:rStyle w:val="CommentReference"/>
        </w:rPr>
        <w:annotationRef/>
      </w:r>
      <w:r>
        <w:t>What is the difference between this and the one before it?</w:t>
      </w:r>
    </w:p>
  </w:comment>
  <w:comment w:id="243" w:author="Lily Mo" w:date="2021-12-24T17:11:00Z" w:initials="LM">
    <w:p w14:paraId="5D9BC11C" w14:textId="312F4D3C" w:rsidR="00D67F20" w:rsidRDefault="00D67F20">
      <w:pPr>
        <w:pStyle w:val="CommentText"/>
      </w:pPr>
      <w:r>
        <w:rPr>
          <w:rStyle w:val="CommentReference"/>
        </w:rPr>
        <w:annotationRef/>
      </w:r>
      <w:r>
        <w:t xml:space="preserve">What do you mean by this? Whatever you write, should convey some meaning. </w:t>
      </w:r>
    </w:p>
  </w:comment>
  <w:comment w:id="245" w:author="Lily Mo" w:date="2021-12-24T17:12:00Z" w:initials="LM">
    <w:p w14:paraId="299CBD7A" w14:textId="6E57FE50" w:rsidR="00D67F20" w:rsidRDefault="00D67F20">
      <w:pPr>
        <w:pStyle w:val="CommentText"/>
      </w:pPr>
      <w:r>
        <w:rPr>
          <w:rStyle w:val="CommentReference"/>
        </w:rPr>
        <w:annotationRef/>
      </w:r>
      <w:r>
        <w:t>This does not bring good information while there is no feature information The only thing it says is that there are some number of features working better with each other.</w:t>
      </w:r>
    </w:p>
  </w:comment>
  <w:comment w:id="246" w:author="Lily Mo" w:date="2021-12-24T17:10:00Z" w:initials="LM">
    <w:p w14:paraId="026D4C4C" w14:textId="5331E012" w:rsidR="00D67F20" w:rsidRDefault="00D67F20">
      <w:pPr>
        <w:pStyle w:val="CommentText"/>
      </w:pPr>
      <w:r>
        <w:rPr>
          <w:rStyle w:val="CommentReference"/>
        </w:rPr>
        <w:annotationRef/>
      </w:r>
      <w:r>
        <w:t>Why do you write Encoders? (</w:t>
      </w:r>
      <w:proofErr w:type="gramStart"/>
      <w:r>
        <w:t>capital</w:t>
      </w:r>
      <w:proofErr w:type="gramEnd"/>
      <w:r>
        <w:t xml:space="preserve"> E)</w:t>
      </w:r>
    </w:p>
  </w:comment>
  <w:comment w:id="252" w:author="Lily Mo" w:date="2021-12-24T17:19:00Z" w:initials="LM">
    <w:p w14:paraId="095378FB" w14:textId="2104AD1E" w:rsidR="00E97A3D" w:rsidRDefault="00E97A3D">
      <w:pPr>
        <w:pStyle w:val="CommentText"/>
      </w:pPr>
      <w:r>
        <w:rPr>
          <w:rStyle w:val="CommentReference"/>
        </w:rPr>
        <w:annotationRef/>
      </w:r>
      <w:r>
        <w:t>These are not shaft encoder features. These are higher level features. You should give the encoders’ features.</w:t>
      </w:r>
    </w:p>
  </w:comment>
  <w:comment w:id="257" w:author="Lily Mo" w:date="2021-12-24T17:19:00Z" w:initials="LM">
    <w:p w14:paraId="724CA1B8" w14:textId="2ADD9A58" w:rsidR="00E97A3D" w:rsidRDefault="00E97A3D">
      <w:pPr>
        <w:pStyle w:val="CommentText"/>
      </w:pPr>
      <w:r>
        <w:rPr>
          <w:rStyle w:val="CommentReference"/>
        </w:rPr>
        <w:annotationRef/>
      </w:r>
      <w:r>
        <w:t>Roll or tilt or both?</w:t>
      </w:r>
    </w:p>
  </w:comment>
  <w:comment w:id="343" w:author="Lily Mo" w:date="2021-12-24T20:03:00Z" w:initials="LM">
    <w:p w14:paraId="1A759D06" w14:textId="737857D5" w:rsidR="00401FC6" w:rsidRDefault="00401FC6">
      <w:pPr>
        <w:pStyle w:val="CommentText"/>
      </w:pPr>
      <w:r>
        <w:rPr>
          <w:rStyle w:val="CommentReference"/>
        </w:rPr>
        <w:annotationRef/>
      </w:r>
      <w:r>
        <w:t>It is better to have table rather than chart</w:t>
      </w:r>
    </w:p>
  </w:comment>
  <w:comment w:id="364" w:author="Lily Mo" w:date="2021-12-24T20:18:00Z" w:initials="LM">
    <w:p w14:paraId="0FAA275E" w14:textId="41186581" w:rsidR="00756A26" w:rsidRDefault="00756A26">
      <w:pPr>
        <w:pStyle w:val="CommentText"/>
      </w:pPr>
      <w:r>
        <w:rPr>
          <w:rStyle w:val="CommentReference"/>
        </w:rPr>
        <w:annotationRef/>
      </w:r>
      <w:r>
        <w:t xml:space="preserve">I do not get this that m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5E84B" w15:done="1"/>
  <w15:commentEx w15:paraId="578954AD" w15:done="0"/>
  <w15:commentEx w15:paraId="3CDED213" w15:done="1"/>
  <w15:commentEx w15:paraId="6F67541F" w15:done="0"/>
  <w15:commentEx w15:paraId="08876CAF" w15:done="0"/>
  <w15:commentEx w15:paraId="4AC8F903" w15:done="1"/>
  <w15:commentEx w15:paraId="31ADE9E3" w15:done="0"/>
  <w15:commentEx w15:paraId="5A532A8A" w15:done="0"/>
  <w15:commentEx w15:paraId="168A0582" w15:paraIdParent="5A532A8A" w15:done="0"/>
  <w15:commentEx w15:paraId="36F6B351" w15:done="0"/>
  <w15:commentEx w15:paraId="7E4BA9F2" w15:done="0"/>
  <w15:commentEx w15:paraId="5D9BC11C" w15:done="0"/>
  <w15:commentEx w15:paraId="299CBD7A" w15:done="0"/>
  <w15:commentEx w15:paraId="026D4C4C" w15:done="0"/>
  <w15:commentEx w15:paraId="095378FB" w15:done="0"/>
  <w15:commentEx w15:paraId="724CA1B8" w15:done="0"/>
  <w15:commentEx w15:paraId="1A759D06" w15:done="0"/>
  <w15:commentEx w15:paraId="0FAA27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0412F" w16cex:dateUtc="2021-12-24T09:23:00Z"/>
  <w16cex:commentExtensible w16cex:durableId="257040A0" w16cex:dateUtc="2021-12-24T09:20:00Z"/>
  <w16cex:commentExtensible w16cex:durableId="256DC2B3" w16cex:dateUtc="2021-12-22T11:58:00Z"/>
  <w16cex:commentExtensible w16cex:durableId="257049BB" w16cex:dateUtc="2021-12-24T09:59:00Z"/>
  <w16cex:commentExtensible w16cex:durableId="2570B86C" w16cex:dateUtc="2021-12-24T17:51:00Z"/>
  <w16cex:commentExtensible w16cex:durableId="25707534" w16cex:dateUtc="2021-12-24T13:05:00Z"/>
  <w16cex:commentExtensible w16cex:durableId="2570760A" w16cex:dateUtc="2021-12-24T13:08:00Z"/>
  <w16cex:commentExtensible w16cex:durableId="25707AA3" w16cex:dateUtc="2021-12-24T13:28:00Z"/>
  <w16cex:commentExtensible w16cex:durableId="2570DA49" w16cex:dateUtc="2021-12-24T20:16:00Z"/>
  <w16cex:commentExtensible w16cex:durableId="25707B11" w16cex:dateUtc="2021-12-24T13:30:00Z"/>
  <w16cex:commentExtensible w16cex:durableId="25707D56" w16cex:dateUtc="2021-12-24T13:39:00Z"/>
  <w16cex:commentExtensible w16cex:durableId="25707DBC" w16cex:dateUtc="2021-12-24T13:41:00Z"/>
  <w16cex:commentExtensible w16cex:durableId="25707DE0" w16cex:dateUtc="2021-12-24T13:42:00Z"/>
  <w16cex:commentExtensible w16cex:durableId="25707D9F" w16cex:dateUtc="2021-12-24T13:40:00Z"/>
  <w16cex:commentExtensible w16cex:durableId="25707F87" w16cex:dateUtc="2021-12-24T13:49:00Z"/>
  <w16cex:commentExtensible w16cex:durableId="25707FBE" w16cex:dateUtc="2021-12-24T13:49:00Z"/>
  <w16cex:commentExtensible w16cex:durableId="2570A617" w16cex:dateUtc="2021-12-24T16:33:00Z"/>
  <w16cex:commentExtensible w16cex:durableId="2570A9AA" w16cex:dateUtc="2021-12-24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5E84B" w16cid:durableId="2570412F"/>
  <w16cid:commentId w16cid:paraId="578954AD" w16cid:durableId="257040A0"/>
  <w16cid:commentId w16cid:paraId="3CDED213" w16cid:durableId="256DC2B3"/>
  <w16cid:commentId w16cid:paraId="6F67541F" w16cid:durableId="257049BB"/>
  <w16cid:commentId w16cid:paraId="08876CAF" w16cid:durableId="2570B86C"/>
  <w16cid:commentId w16cid:paraId="4AC8F903" w16cid:durableId="25707534"/>
  <w16cid:commentId w16cid:paraId="31ADE9E3" w16cid:durableId="2570760A"/>
  <w16cid:commentId w16cid:paraId="5A532A8A" w16cid:durableId="25707AA3"/>
  <w16cid:commentId w16cid:paraId="168A0582" w16cid:durableId="2570DA49"/>
  <w16cid:commentId w16cid:paraId="36F6B351" w16cid:durableId="25707B11"/>
  <w16cid:commentId w16cid:paraId="7E4BA9F2" w16cid:durableId="25707D56"/>
  <w16cid:commentId w16cid:paraId="5D9BC11C" w16cid:durableId="25707DBC"/>
  <w16cid:commentId w16cid:paraId="299CBD7A" w16cid:durableId="25707DE0"/>
  <w16cid:commentId w16cid:paraId="026D4C4C" w16cid:durableId="25707D9F"/>
  <w16cid:commentId w16cid:paraId="095378FB" w16cid:durableId="25707F87"/>
  <w16cid:commentId w16cid:paraId="724CA1B8" w16cid:durableId="25707FBE"/>
  <w16cid:commentId w16cid:paraId="1A759D06" w16cid:durableId="2570A617"/>
  <w16cid:commentId w16cid:paraId="0FAA275E" w16cid:durableId="2570A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B32EB" w14:textId="77777777" w:rsidR="005321C1" w:rsidRDefault="005321C1" w:rsidP="00786DBD">
      <w:pPr>
        <w:spacing w:after="0" w:line="240" w:lineRule="auto"/>
      </w:pPr>
      <w:r>
        <w:separator/>
      </w:r>
    </w:p>
  </w:endnote>
  <w:endnote w:type="continuationSeparator" w:id="0">
    <w:p w14:paraId="64C52CC7" w14:textId="77777777" w:rsidR="005321C1" w:rsidRDefault="005321C1"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A2D2C" w14:textId="77777777" w:rsidR="005321C1" w:rsidRDefault="005321C1" w:rsidP="00786DBD">
      <w:pPr>
        <w:spacing w:after="0" w:line="240" w:lineRule="auto"/>
      </w:pPr>
      <w:r>
        <w:separator/>
      </w:r>
    </w:p>
  </w:footnote>
  <w:footnote w:type="continuationSeparator" w:id="0">
    <w:p w14:paraId="38E773E5" w14:textId="77777777" w:rsidR="005321C1" w:rsidRDefault="005321C1"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Del="00F63E51" w:rsidRDefault="00786DBD">
      <w:pPr>
        <w:pStyle w:val="FootnoteText"/>
        <w:rPr>
          <w:del w:id="134" w:author="bijan mehralizadeh" w:date="2021-12-24T21:30:00Z"/>
        </w:rPr>
      </w:pPr>
      <w:del w:id="135" w:author="bijan mehralizadeh" w:date="2021-12-24T21:30:00Z">
        <w:r w:rsidDel="00F63E51">
          <w:rPr>
            <w:rStyle w:val="FootnoteReference"/>
          </w:rPr>
          <w:footnoteRef/>
        </w:r>
        <w:r w:rsidDel="00F63E51">
          <w:delText xml:space="preserve"> </w:delText>
        </w:r>
        <w:r w:rsidRPr="00786DBD" w:rsidDel="00F63E51">
          <w:delText>www.ros.org</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825F80"/>
    <w:multiLevelType w:val="hybridMultilevel"/>
    <w:tmpl w:val="7B388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6D0D26"/>
    <w:multiLevelType w:val="hybridMultilevel"/>
    <w:tmpl w:val="E1EC9ECC"/>
    <w:lvl w:ilvl="0" w:tplc="933A98F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3E4463"/>
    <w:multiLevelType w:val="hybridMultilevel"/>
    <w:tmpl w:val="354C0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80857"/>
    <w:multiLevelType w:val="hybridMultilevel"/>
    <w:tmpl w:val="F91097BA"/>
    <w:lvl w:ilvl="0" w:tplc="FCDE88F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7"/>
  </w:num>
  <w:num w:numId="5">
    <w:abstractNumId w:val="0"/>
  </w:num>
  <w:num w:numId="6">
    <w:abstractNumId w:val="3"/>
  </w:num>
  <w:num w:numId="7">
    <w:abstractNumId w:val="5"/>
  </w:num>
  <w:num w:numId="8">
    <w:abstractNumId w:val="6"/>
  </w:num>
  <w:num w:numId="9">
    <w:abstractNumId w:val="4"/>
  </w:num>
  <w:num w:numId="10">
    <w:abstractNumId w:val="10"/>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kwNKwFAJinDxg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8&lt;/item&gt;&lt;item&gt;29&lt;/item&gt;&lt;item&gt;30&lt;/item&gt;&lt;/record-ids&gt;&lt;/item&gt;&lt;/Libraries&gt;"/>
  </w:docVars>
  <w:rsids>
    <w:rsidRoot w:val="00407061"/>
    <w:rsid w:val="00007296"/>
    <w:rsid w:val="00015ABB"/>
    <w:rsid w:val="00020482"/>
    <w:rsid w:val="00023934"/>
    <w:rsid w:val="000508B4"/>
    <w:rsid w:val="0005725C"/>
    <w:rsid w:val="000605AB"/>
    <w:rsid w:val="00060E46"/>
    <w:rsid w:val="000612F1"/>
    <w:rsid w:val="00065847"/>
    <w:rsid w:val="000933A5"/>
    <w:rsid w:val="000A0468"/>
    <w:rsid w:val="000A1F9E"/>
    <w:rsid w:val="000C1FF6"/>
    <w:rsid w:val="000C3144"/>
    <w:rsid w:val="000C3614"/>
    <w:rsid w:val="000D1F7F"/>
    <w:rsid w:val="000D7A0E"/>
    <w:rsid w:val="000F235C"/>
    <w:rsid w:val="000F7C04"/>
    <w:rsid w:val="00101C8B"/>
    <w:rsid w:val="001047EF"/>
    <w:rsid w:val="00107FD5"/>
    <w:rsid w:val="00115A5D"/>
    <w:rsid w:val="00117630"/>
    <w:rsid w:val="001207F1"/>
    <w:rsid w:val="001207F6"/>
    <w:rsid w:val="0012541F"/>
    <w:rsid w:val="00126FE7"/>
    <w:rsid w:val="00130B49"/>
    <w:rsid w:val="00132B9F"/>
    <w:rsid w:val="0013589D"/>
    <w:rsid w:val="00144A40"/>
    <w:rsid w:val="00151D01"/>
    <w:rsid w:val="00151DA7"/>
    <w:rsid w:val="00181791"/>
    <w:rsid w:val="001820CA"/>
    <w:rsid w:val="00195F9C"/>
    <w:rsid w:val="001964A2"/>
    <w:rsid w:val="001A2024"/>
    <w:rsid w:val="001A6C29"/>
    <w:rsid w:val="001B17E0"/>
    <w:rsid w:val="001C1ED3"/>
    <w:rsid w:val="001C5F20"/>
    <w:rsid w:val="001C7452"/>
    <w:rsid w:val="001D22D7"/>
    <w:rsid w:val="001D67CA"/>
    <w:rsid w:val="001E7880"/>
    <w:rsid w:val="001F3B2C"/>
    <w:rsid w:val="00207404"/>
    <w:rsid w:val="00210494"/>
    <w:rsid w:val="00216479"/>
    <w:rsid w:val="0022125D"/>
    <w:rsid w:val="00226686"/>
    <w:rsid w:val="002431B8"/>
    <w:rsid w:val="00263859"/>
    <w:rsid w:val="00282782"/>
    <w:rsid w:val="00290CC0"/>
    <w:rsid w:val="00295893"/>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2738"/>
    <w:rsid w:val="003C624C"/>
    <w:rsid w:val="003D3D98"/>
    <w:rsid w:val="003D63A0"/>
    <w:rsid w:val="003F4648"/>
    <w:rsid w:val="003F7886"/>
    <w:rsid w:val="004016E2"/>
    <w:rsid w:val="00401FC6"/>
    <w:rsid w:val="00407061"/>
    <w:rsid w:val="004238F5"/>
    <w:rsid w:val="00450018"/>
    <w:rsid w:val="004514F7"/>
    <w:rsid w:val="004542B3"/>
    <w:rsid w:val="00456074"/>
    <w:rsid w:val="004569CC"/>
    <w:rsid w:val="00464A95"/>
    <w:rsid w:val="00473D41"/>
    <w:rsid w:val="0048433C"/>
    <w:rsid w:val="0048437F"/>
    <w:rsid w:val="004865DE"/>
    <w:rsid w:val="00486880"/>
    <w:rsid w:val="00491548"/>
    <w:rsid w:val="00491625"/>
    <w:rsid w:val="0049389A"/>
    <w:rsid w:val="00497C82"/>
    <w:rsid w:val="004A00FF"/>
    <w:rsid w:val="004A3168"/>
    <w:rsid w:val="004A5108"/>
    <w:rsid w:val="004A51CF"/>
    <w:rsid w:val="004C0EEA"/>
    <w:rsid w:val="004C6008"/>
    <w:rsid w:val="004C6DA7"/>
    <w:rsid w:val="004C7B05"/>
    <w:rsid w:val="004D2A15"/>
    <w:rsid w:val="004D61D8"/>
    <w:rsid w:val="004D7C74"/>
    <w:rsid w:val="004F1CD1"/>
    <w:rsid w:val="004F4453"/>
    <w:rsid w:val="00503362"/>
    <w:rsid w:val="005043A0"/>
    <w:rsid w:val="005321C1"/>
    <w:rsid w:val="00534B2F"/>
    <w:rsid w:val="00536633"/>
    <w:rsid w:val="00541AE4"/>
    <w:rsid w:val="00553371"/>
    <w:rsid w:val="00554639"/>
    <w:rsid w:val="00555E43"/>
    <w:rsid w:val="005576DD"/>
    <w:rsid w:val="00563183"/>
    <w:rsid w:val="0056400F"/>
    <w:rsid w:val="005746D7"/>
    <w:rsid w:val="00591B03"/>
    <w:rsid w:val="005924E0"/>
    <w:rsid w:val="00592915"/>
    <w:rsid w:val="00593BCD"/>
    <w:rsid w:val="005B7F12"/>
    <w:rsid w:val="005D078F"/>
    <w:rsid w:val="005D2CA7"/>
    <w:rsid w:val="005E43F3"/>
    <w:rsid w:val="005F657C"/>
    <w:rsid w:val="005F672F"/>
    <w:rsid w:val="00626282"/>
    <w:rsid w:val="00627D15"/>
    <w:rsid w:val="00644321"/>
    <w:rsid w:val="00654E3B"/>
    <w:rsid w:val="0066231D"/>
    <w:rsid w:val="00667EBA"/>
    <w:rsid w:val="00673461"/>
    <w:rsid w:val="006754FA"/>
    <w:rsid w:val="006867BF"/>
    <w:rsid w:val="006925AB"/>
    <w:rsid w:val="00697F67"/>
    <w:rsid w:val="006A31FD"/>
    <w:rsid w:val="006A3D57"/>
    <w:rsid w:val="006A6468"/>
    <w:rsid w:val="006C2199"/>
    <w:rsid w:val="006C6E17"/>
    <w:rsid w:val="006E07F0"/>
    <w:rsid w:val="006E5C3B"/>
    <w:rsid w:val="006F18D8"/>
    <w:rsid w:val="007005AB"/>
    <w:rsid w:val="0070186C"/>
    <w:rsid w:val="0070250E"/>
    <w:rsid w:val="007037AE"/>
    <w:rsid w:val="00703F38"/>
    <w:rsid w:val="0072615F"/>
    <w:rsid w:val="00755D42"/>
    <w:rsid w:val="00756A26"/>
    <w:rsid w:val="00760F7E"/>
    <w:rsid w:val="007735CE"/>
    <w:rsid w:val="00786952"/>
    <w:rsid w:val="00786B47"/>
    <w:rsid w:val="00786DBD"/>
    <w:rsid w:val="00787AF0"/>
    <w:rsid w:val="00791FE1"/>
    <w:rsid w:val="00793353"/>
    <w:rsid w:val="0079615E"/>
    <w:rsid w:val="007A0542"/>
    <w:rsid w:val="007A448E"/>
    <w:rsid w:val="007A69B5"/>
    <w:rsid w:val="007B1444"/>
    <w:rsid w:val="007D2B34"/>
    <w:rsid w:val="007D3B82"/>
    <w:rsid w:val="007F49EC"/>
    <w:rsid w:val="008030F6"/>
    <w:rsid w:val="00812BDA"/>
    <w:rsid w:val="00813330"/>
    <w:rsid w:val="008206E7"/>
    <w:rsid w:val="00821066"/>
    <w:rsid w:val="0082176E"/>
    <w:rsid w:val="008223F1"/>
    <w:rsid w:val="00824613"/>
    <w:rsid w:val="00835E25"/>
    <w:rsid w:val="0084228A"/>
    <w:rsid w:val="008467BB"/>
    <w:rsid w:val="00847763"/>
    <w:rsid w:val="00861018"/>
    <w:rsid w:val="00863AFD"/>
    <w:rsid w:val="00863EB4"/>
    <w:rsid w:val="0086455C"/>
    <w:rsid w:val="008727F9"/>
    <w:rsid w:val="00873943"/>
    <w:rsid w:val="008A3EE6"/>
    <w:rsid w:val="008A73E7"/>
    <w:rsid w:val="008C3B2E"/>
    <w:rsid w:val="008E04D1"/>
    <w:rsid w:val="008E04EF"/>
    <w:rsid w:val="008E2202"/>
    <w:rsid w:val="008E7730"/>
    <w:rsid w:val="008F29AC"/>
    <w:rsid w:val="008F6D42"/>
    <w:rsid w:val="00907989"/>
    <w:rsid w:val="009124B6"/>
    <w:rsid w:val="00916374"/>
    <w:rsid w:val="0092097E"/>
    <w:rsid w:val="009211E0"/>
    <w:rsid w:val="00923689"/>
    <w:rsid w:val="009350F9"/>
    <w:rsid w:val="00936974"/>
    <w:rsid w:val="009403EA"/>
    <w:rsid w:val="00943708"/>
    <w:rsid w:val="00951F53"/>
    <w:rsid w:val="00963A88"/>
    <w:rsid w:val="00976DF2"/>
    <w:rsid w:val="009777C1"/>
    <w:rsid w:val="009826A2"/>
    <w:rsid w:val="009932F7"/>
    <w:rsid w:val="00994F44"/>
    <w:rsid w:val="00995402"/>
    <w:rsid w:val="00996B92"/>
    <w:rsid w:val="00997A23"/>
    <w:rsid w:val="009A0783"/>
    <w:rsid w:val="009A5F87"/>
    <w:rsid w:val="009D348B"/>
    <w:rsid w:val="009D6347"/>
    <w:rsid w:val="009D72A8"/>
    <w:rsid w:val="009E2EA6"/>
    <w:rsid w:val="009E427E"/>
    <w:rsid w:val="009F24B9"/>
    <w:rsid w:val="00A004D1"/>
    <w:rsid w:val="00A016B3"/>
    <w:rsid w:val="00A01FDD"/>
    <w:rsid w:val="00A0268D"/>
    <w:rsid w:val="00A10E69"/>
    <w:rsid w:val="00A21ECF"/>
    <w:rsid w:val="00A3591C"/>
    <w:rsid w:val="00A42B44"/>
    <w:rsid w:val="00A43101"/>
    <w:rsid w:val="00A473D1"/>
    <w:rsid w:val="00A63C50"/>
    <w:rsid w:val="00A75F6F"/>
    <w:rsid w:val="00A93C14"/>
    <w:rsid w:val="00AB28DE"/>
    <w:rsid w:val="00AB7E1D"/>
    <w:rsid w:val="00AC2424"/>
    <w:rsid w:val="00AC2E19"/>
    <w:rsid w:val="00AF09DD"/>
    <w:rsid w:val="00AF10CB"/>
    <w:rsid w:val="00AF6459"/>
    <w:rsid w:val="00B04B37"/>
    <w:rsid w:val="00B30193"/>
    <w:rsid w:val="00B30732"/>
    <w:rsid w:val="00B40AC8"/>
    <w:rsid w:val="00B51799"/>
    <w:rsid w:val="00B60976"/>
    <w:rsid w:val="00B64CCB"/>
    <w:rsid w:val="00B72694"/>
    <w:rsid w:val="00B82551"/>
    <w:rsid w:val="00B84947"/>
    <w:rsid w:val="00B9465C"/>
    <w:rsid w:val="00B94AE6"/>
    <w:rsid w:val="00BC16AE"/>
    <w:rsid w:val="00BD21DE"/>
    <w:rsid w:val="00BE720E"/>
    <w:rsid w:val="00BF1203"/>
    <w:rsid w:val="00BF3911"/>
    <w:rsid w:val="00BF5629"/>
    <w:rsid w:val="00BF713A"/>
    <w:rsid w:val="00C0052C"/>
    <w:rsid w:val="00C07454"/>
    <w:rsid w:val="00C10F27"/>
    <w:rsid w:val="00C111E7"/>
    <w:rsid w:val="00C20ACE"/>
    <w:rsid w:val="00C27452"/>
    <w:rsid w:val="00C43544"/>
    <w:rsid w:val="00C63CAD"/>
    <w:rsid w:val="00C866E9"/>
    <w:rsid w:val="00CA30B9"/>
    <w:rsid w:val="00CB3974"/>
    <w:rsid w:val="00CB3A46"/>
    <w:rsid w:val="00CB655D"/>
    <w:rsid w:val="00CE2E6D"/>
    <w:rsid w:val="00CF22AA"/>
    <w:rsid w:val="00CF37F2"/>
    <w:rsid w:val="00D2424F"/>
    <w:rsid w:val="00D3385F"/>
    <w:rsid w:val="00D33AD8"/>
    <w:rsid w:val="00D34876"/>
    <w:rsid w:val="00D50773"/>
    <w:rsid w:val="00D55E7C"/>
    <w:rsid w:val="00D67F20"/>
    <w:rsid w:val="00D70915"/>
    <w:rsid w:val="00D737AA"/>
    <w:rsid w:val="00D97382"/>
    <w:rsid w:val="00DB2A8E"/>
    <w:rsid w:val="00DD0DEE"/>
    <w:rsid w:val="00DE1FCF"/>
    <w:rsid w:val="00DE5C15"/>
    <w:rsid w:val="00DF2744"/>
    <w:rsid w:val="00DF495F"/>
    <w:rsid w:val="00DF5038"/>
    <w:rsid w:val="00E117B4"/>
    <w:rsid w:val="00E349F4"/>
    <w:rsid w:val="00E47601"/>
    <w:rsid w:val="00E539C2"/>
    <w:rsid w:val="00E91A06"/>
    <w:rsid w:val="00E95F95"/>
    <w:rsid w:val="00E96620"/>
    <w:rsid w:val="00E97223"/>
    <w:rsid w:val="00E97532"/>
    <w:rsid w:val="00E97608"/>
    <w:rsid w:val="00E97A3D"/>
    <w:rsid w:val="00EB4FFE"/>
    <w:rsid w:val="00EC0E88"/>
    <w:rsid w:val="00ED5598"/>
    <w:rsid w:val="00EE399E"/>
    <w:rsid w:val="00EF2BCA"/>
    <w:rsid w:val="00F02746"/>
    <w:rsid w:val="00F1074C"/>
    <w:rsid w:val="00F10B27"/>
    <w:rsid w:val="00F1596C"/>
    <w:rsid w:val="00F163EF"/>
    <w:rsid w:val="00F215BB"/>
    <w:rsid w:val="00F21953"/>
    <w:rsid w:val="00F30CCB"/>
    <w:rsid w:val="00F36713"/>
    <w:rsid w:val="00F41033"/>
    <w:rsid w:val="00F41D7B"/>
    <w:rsid w:val="00F45BE7"/>
    <w:rsid w:val="00F517AD"/>
    <w:rsid w:val="00F635C7"/>
    <w:rsid w:val="00F63E51"/>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 w:type="paragraph" w:styleId="Revision">
    <w:name w:val="Revision"/>
    <w:hidden/>
    <w:uiPriority w:val="99"/>
    <w:semiHidden/>
    <w:rsid w:val="00AC2E19"/>
    <w:pPr>
      <w:spacing w:after="0" w:line="240" w:lineRule="auto"/>
    </w:pPr>
  </w:style>
  <w:style w:type="paragraph" w:customStyle="1" w:styleId="MDPI42tablebody">
    <w:name w:val="MDPI_4.2_table_body"/>
    <w:qFormat/>
    <w:rsid w:val="004C6D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2figure">
    <w:name w:val="MDPI_5.2_figure"/>
    <w:qFormat/>
    <w:rsid w:val="004C6DA7"/>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character" w:customStyle="1" w:styleId="comment-extra-inner-span">
    <w:name w:val="comment-extra-inner-span"/>
    <w:basedOn w:val="DefaultParagraphFont"/>
    <w:rsid w:val="0056400F"/>
  </w:style>
  <w:style w:type="character" w:customStyle="1" w:styleId="ace-all-bold-hthree">
    <w:name w:val="ace-all-bold-hthree"/>
    <w:basedOn w:val="DefaultParagraphFont"/>
    <w:rsid w:val="0056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700976273">
      <w:bodyDiv w:val="1"/>
      <w:marLeft w:val="0"/>
      <w:marRight w:val="0"/>
      <w:marTop w:val="0"/>
      <w:marBottom w:val="0"/>
      <w:divBdr>
        <w:top w:val="none" w:sz="0" w:space="0" w:color="auto"/>
        <w:left w:val="none" w:sz="0" w:space="0" w:color="auto"/>
        <w:bottom w:val="none" w:sz="0" w:space="0" w:color="auto"/>
        <w:right w:val="none" w:sz="0" w:space="0" w:color="auto"/>
      </w:divBdr>
      <w:divsChild>
        <w:div w:id="1463689543">
          <w:marLeft w:val="0"/>
          <w:marRight w:val="0"/>
          <w:marTop w:val="0"/>
          <w:marBottom w:val="0"/>
          <w:divBdr>
            <w:top w:val="none" w:sz="0" w:space="0" w:color="auto"/>
            <w:left w:val="none" w:sz="0" w:space="0" w:color="auto"/>
            <w:bottom w:val="none" w:sz="0" w:space="0" w:color="auto"/>
            <w:right w:val="none" w:sz="0" w:space="0" w:color="auto"/>
          </w:divBdr>
          <w:divsChild>
            <w:div w:id="1315719769">
              <w:marLeft w:val="0"/>
              <w:marRight w:val="0"/>
              <w:marTop w:val="0"/>
              <w:marBottom w:val="0"/>
              <w:divBdr>
                <w:top w:val="none" w:sz="0" w:space="0" w:color="auto"/>
                <w:left w:val="none" w:sz="0" w:space="0" w:color="auto"/>
                <w:bottom w:val="none" w:sz="0" w:space="0" w:color="auto"/>
                <w:right w:val="none" w:sz="0" w:space="0" w:color="auto"/>
              </w:divBdr>
            </w:div>
            <w:div w:id="1572546687">
              <w:marLeft w:val="0"/>
              <w:marRight w:val="0"/>
              <w:marTop w:val="0"/>
              <w:marBottom w:val="0"/>
              <w:divBdr>
                <w:top w:val="none" w:sz="0" w:space="0" w:color="auto"/>
                <w:left w:val="none" w:sz="0" w:space="0" w:color="auto"/>
                <w:bottom w:val="none" w:sz="0" w:space="0" w:color="auto"/>
                <w:right w:val="none" w:sz="0" w:space="0" w:color="auto"/>
              </w:divBdr>
            </w:div>
            <w:div w:id="894315328">
              <w:marLeft w:val="0"/>
              <w:marRight w:val="0"/>
              <w:marTop w:val="0"/>
              <w:marBottom w:val="0"/>
              <w:divBdr>
                <w:top w:val="none" w:sz="0" w:space="0" w:color="auto"/>
                <w:left w:val="none" w:sz="0" w:space="0" w:color="auto"/>
                <w:bottom w:val="none" w:sz="0" w:space="0" w:color="auto"/>
                <w:right w:val="none" w:sz="0" w:space="0" w:color="auto"/>
              </w:divBdr>
            </w:div>
            <w:div w:id="1538590074">
              <w:marLeft w:val="0"/>
              <w:marRight w:val="0"/>
              <w:marTop w:val="0"/>
              <w:marBottom w:val="0"/>
              <w:divBdr>
                <w:top w:val="none" w:sz="0" w:space="0" w:color="auto"/>
                <w:left w:val="none" w:sz="0" w:space="0" w:color="auto"/>
                <w:bottom w:val="none" w:sz="0" w:space="0" w:color="auto"/>
                <w:right w:val="none" w:sz="0" w:space="0" w:color="auto"/>
              </w:divBdr>
            </w:div>
            <w:div w:id="879703728">
              <w:marLeft w:val="0"/>
              <w:marRight w:val="0"/>
              <w:marTop w:val="0"/>
              <w:marBottom w:val="0"/>
              <w:divBdr>
                <w:top w:val="none" w:sz="0" w:space="0" w:color="auto"/>
                <w:left w:val="none" w:sz="0" w:space="0" w:color="auto"/>
                <w:bottom w:val="none" w:sz="0" w:space="0" w:color="auto"/>
                <w:right w:val="none" w:sz="0" w:space="0" w:color="auto"/>
              </w:divBdr>
            </w:div>
            <w:div w:id="363290321">
              <w:marLeft w:val="0"/>
              <w:marRight w:val="0"/>
              <w:marTop w:val="0"/>
              <w:marBottom w:val="0"/>
              <w:divBdr>
                <w:top w:val="none" w:sz="0" w:space="0" w:color="auto"/>
                <w:left w:val="none" w:sz="0" w:space="0" w:color="auto"/>
                <w:bottom w:val="none" w:sz="0" w:space="0" w:color="auto"/>
                <w:right w:val="none" w:sz="0" w:space="0" w:color="auto"/>
              </w:divBdr>
            </w:div>
            <w:div w:id="301498001">
              <w:marLeft w:val="0"/>
              <w:marRight w:val="0"/>
              <w:marTop w:val="0"/>
              <w:marBottom w:val="0"/>
              <w:divBdr>
                <w:top w:val="none" w:sz="0" w:space="0" w:color="auto"/>
                <w:left w:val="none" w:sz="0" w:space="0" w:color="auto"/>
                <w:bottom w:val="none" w:sz="0" w:space="0" w:color="auto"/>
                <w:right w:val="none" w:sz="0" w:space="0" w:color="auto"/>
              </w:divBdr>
            </w:div>
            <w:div w:id="938608425">
              <w:marLeft w:val="0"/>
              <w:marRight w:val="0"/>
              <w:marTop w:val="0"/>
              <w:marBottom w:val="0"/>
              <w:divBdr>
                <w:top w:val="none" w:sz="0" w:space="0" w:color="auto"/>
                <w:left w:val="none" w:sz="0" w:space="0" w:color="auto"/>
                <w:bottom w:val="none" w:sz="0" w:space="0" w:color="auto"/>
                <w:right w:val="none" w:sz="0" w:space="0" w:color="auto"/>
              </w:divBdr>
            </w:div>
            <w:div w:id="687826957">
              <w:marLeft w:val="0"/>
              <w:marRight w:val="0"/>
              <w:marTop w:val="0"/>
              <w:marBottom w:val="0"/>
              <w:divBdr>
                <w:top w:val="none" w:sz="0" w:space="0" w:color="auto"/>
                <w:left w:val="none" w:sz="0" w:space="0" w:color="auto"/>
                <w:bottom w:val="none" w:sz="0" w:space="0" w:color="auto"/>
                <w:right w:val="none" w:sz="0" w:space="0" w:color="auto"/>
              </w:divBdr>
            </w:div>
            <w:div w:id="1578593559">
              <w:marLeft w:val="0"/>
              <w:marRight w:val="0"/>
              <w:marTop w:val="0"/>
              <w:marBottom w:val="0"/>
              <w:divBdr>
                <w:top w:val="none" w:sz="0" w:space="0" w:color="auto"/>
                <w:left w:val="none" w:sz="0" w:space="0" w:color="auto"/>
                <w:bottom w:val="none" w:sz="0" w:space="0" w:color="auto"/>
                <w:right w:val="none" w:sz="0" w:space="0" w:color="auto"/>
              </w:divBdr>
            </w:div>
            <w:div w:id="1126045993">
              <w:marLeft w:val="0"/>
              <w:marRight w:val="0"/>
              <w:marTop w:val="0"/>
              <w:marBottom w:val="0"/>
              <w:divBdr>
                <w:top w:val="none" w:sz="0" w:space="0" w:color="auto"/>
                <w:left w:val="none" w:sz="0" w:space="0" w:color="auto"/>
                <w:bottom w:val="none" w:sz="0" w:space="0" w:color="auto"/>
                <w:right w:val="none" w:sz="0" w:space="0" w:color="auto"/>
              </w:divBdr>
            </w:div>
            <w:div w:id="1337422397">
              <w:marLeft w:val="0"/>
              <w:marRight w:val="0"/>
              <w:marTop w:val="0"/>
              <w:marBottom w:val="0"/>
              <w:divBdr>
                <w:top w:val="none" w:sz="0" w:space="0" w:color="auto"/>
                <w:left w:val="none" w:sz="0" w:space="0" w:color="auto"/>
                <w:bottom w:val="none" w:sz="0" w:space="0" w:color="auto"/>
                <w:right w:val="none" w:sz="0" w:space="0" w:color="auto"/>
              </w:divBdr>
            </w:div>
            <w:div w:id="1231430264">
              <w:marLeft w:val="0"/>
              <w:marRight w:val="0"/>
              <w:marTop w:val="0"/>
              <w:marBottom w:val="0"/>
              <w:divBdr>
                <w:top w:val="none" w:sz="0" w:space="0" w:color="auto"/>
                <w:left w:val="none" w:sz="0" w:space="0" w:color="auto"/>
                <w:bottom w:val="none" w:sz="0" w:space="0" w:color="auto"/>
                <w:right w:val="none" w:sz="0" w:space="0" w:color="auto"/>
              </w:divBdr>
            </w:div>
            <w:div w:id="2022123592">
              <w:marLeft w:val="0"/>
              <w:marRight w:val="0"/>
              <w:marTop w:val="0"/>
              <w:marBottom w:val="0"/>
              <w:divBdr>
                <w:top w:val="none" w:sz="0" w:space="0" w:color="auto"/>
                <w:left w:val="none" w:sz="0" w:space="0" w:color="auto"/>
                <w:bottom w:val="none" w:sz="0" w:space="0" w:color="auto"/>
                <w:right w:val="none" w:sz="0" w:space="0" w:color="auto"/>
              </w:divBdr>
            </w:div>
            <w:div w:id="1871646479">
              <w:marLeft w:val="0"/>
              <w:marRight w:val="0"/>
              <w:marTop w:val="0"/>
              <w:marBottom w:val="0"/>
              <w:divBdr>
                <w:top w:val="none" w:sz="0" w:space="0" w:color="auto"/>
                <w:left w:val="none" w:sz="0" w:space="0" w:color="auto"/>
                <w:bottom w:val="none" w:sz="0" w:space="0" w:color="auto"/>
                <w:right w:val="none" w:sz="0" w:space="0" w:color="auto"/>
              </w:divBdr>
            </w:div>
            <w:div w:id="1310792604">
              <w:marLeft w:val="0"/>
              <w:marRight w:val="0"/>
              <w:marTop w:val="0"/>
              <w:marBottom w:val="0"/>
              <w:divBdr>
                <w:top w:val="none" w:sz="0" w:space="0" w:color="auto"/>
                <w:left w:val="none" w:sz="0" w:space="0" w:color="auto"/>
                <w:bottom w:val="none" w:sz="0" w:space="0" w:color="auto"/>
                <w:right w:val="none" w:sz="0" w:space="0" w:color="auto"/>
              </w:divBdr>
            </w:div>
            <w:div w:id="1049232825">
              <w:marLeft w:val="0"/>
              <w:marRight w:val="0"/>
              <w:marTop w:val="0"/>
              <w:marBottom w:val="0"/>
              <w:divBdr>
                <w:top w:val="none" w:sz="0" w:space="0" w:color="auto"/>
                <w:left w:val="none" w:sz="0" w:space="0" w:color="auto"/>
                <w:bottom w:val="none" w:sz="0" w:space="0" w:color="auto"/>
                <w:right w:val="none" w:sz="0" w:space="0" w:color="auto"/>
              </w:divBdr>
            </w:div>
            <w:div w:id="488981226">
              <w:marLeft w:val="0"/>
              <w:marRight w:val="0"/>
              <w:marTop w:val="0"/>
              <w:marBottom w:val="0"/>
              <w:divBdr>
                <w:top w:val="none" w:sz="0" w:space="0" w:color="auto"/>
                <w:left w:val="none" w:sz="0" w:space="0" w:color="auto"/>
                <w:bottom w:val="none" w:sz="0" w:space="0" w:color="auto"/>
                <w:right w:val="none" w:sz="0" w:space="0" w:color="auto"/>
              </w:divBdr>
            </w:div>
            <w:div w:id="401290769">
              <w:marLeft w:val="0"/>
              <w:marRight w:val="0"/>
              <w:marTop w:val="0"/>
              <w:marBottom w:val="0"/>
              <w:divBdr>
                <w:top w:val="none" w:sz="0" w:space="0" w:color="auto"/>
                <w:left w:val="none" w:sz="0" w:space="0" w:color="auto"/>
                <w:bottom w:val="none" w:sz="0" w:space="0" w:color="auto"/>
                <w:right w:val="none" w:sz="0" w:space="0" w:color="auto"/>
              </w:divBdr>
            </w:div>
            <w:div w:id="121092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48645680">
      <w:bodyDiv w:val="1"/>
      <w:marLeft w:val="0"/>
      <w:marRight w:val="0"/>
      <w:marTop w:val="0"/>
      <w:marBottom w:val="0"/>
      <w:divBdr>
        <w:top w:val="none" w:sz="0" w:space="0" w:color="auto"/>
        <w:left w:val="none" w:sz="0" w:space="0" w:color="auto"/>
        <w:bottom w:val="none" w:sz="0" w:space="0" w:color="auto"/>
        <w:right w:val="none" w:sz="0" w:space="0" w:color="auto"/>
      </w:divBdr>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ee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Pages>
  <Words>9213</Words>
  <Characters>5251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4</cp:revision>
  <cp:lastPrinted>2021-12-25T06:47:00Z</cp:lastPrinted>
  <dcterms:created xsi:type="dcterms:W3CDTF">2021-12-25T09:56:00Z</dcterms:created>
  <dcterms:modified xsi:type="dcterms:W3CDTF">2021-12-25T15:10:00Z</dcterms:modified>
</cp:coreProperties>
</file>